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E6640" w14:textId="039E11B5" w:rsidR="00E57694" w:rsidRPr="00113C60" w:rsidRDefault="00E57694" w:rsidP="00226875">
      <w:pPr>
        <w:pStyle w:val="Heading1"/>
        <w:suppressAutoHyphens/>
      </w:pPr>
      <w:r w:rsidRPr="00113C60">
        <w:t>ABSTRACT:</w:t>
      </w:r>
    </w:p>
    <w:p w14:paraId="15FD27FF" w14:textId="0EA89201" w:rsidR="00E57694" w:rsidRDefault="00113C60" w:rsidP="00226875">
      <w:pPr>
        <w:suppressAutoHyphens/>
      </w:pPr>
      <w:r>
        <w:t xml:space="preserve">This research aims in predicting the screening colonoscopy numbers across Ireland. </w:t>
      </w:r>
      <w:r w:rsidR="00E57694">
        <w:t>Bowel screening aims to detect signs of bowel cancer at an early stage, where there are no symptoms. Bowel Cancer is currently available to all people aged 60 to 69 living in Ireland.</w:t>
      </w:r>
      <w:r w:rsidR="00E57694" w:rsidRPr="00E57694">
        <w:t xml:space="preserve"> </w:t>
      </w:r>
      <w:r w:rsidR="00E57694">
        <w:t>The clients who have taken part in the program and whose faecal test shows higher haemoglobin count (than a defined level) will be sent for colonoscopy for polyp detection and other pathology tests to identify cancer.</w:t>
      </w:r>
      <w:r w:rsidR="00E57694" w:rsidRPr="00E57694">
        <w:t xml:space="preserve"> </w:t>
      </w:r>
      <w:r w:rsidR="00E57694">
        <w:t xml:space="preserve">National Cancer Strategy 2021 recommends expansion of the age limit to 55-74. In order to assist in the decision making it is critical to understand the expected colonoscopy counts across the country. The study makes use of the existing screening colonoscopy </w:t>
      </w:r>
      <w:r w:rsidR="006A08FE">
        <w:t>for each age and gender and combined with the census data 2022, variations of the colonoscopies for each age and gender are identified. In-depth Interviews are done with the subject matter experts</w:t>
      </w:r>
      <w:r w:rsidR="005A0386">
        <w:t>,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w:t>
      </w:r>
      <w:r>
        <w:t xml:space="preserve"> The results and conclusions are provided in the relevant sections in the report.</w:t>
      </w:r>
    </w:p>
    <w:p w14:paraId="7ACB2AC2" w14:textId="77777777" w:rsidR="00113C60" w:rsidRPr="008D1B79" w:rsidRDefault="00113C60" w:rsidP="00226875">
      <w:pPr>
        <w:suppressAutoHyphens/>
        <w:rPr>
          <w:b/>
          <w:bCs/>
          <w:u w:val="single"/>
        </w:rPr>
      </w:pPr>
    </w:p>
    <w:p w14:paraId="6953660D" w14:textId="19E0A2C2" w:rsidR="00B413D9" w:rsidRPr="00E41694" w:rsidRDefault="00113C60" w:rsidP="00226875">
      <w:pPr>
        <w:pStyle w:val="Heading1"/>
        <w:numPr>
          <w:ilvl w:val="0"/>
          <w:numId w:val="3"/>
        </w:numPr>
        <w:suppressAutoHyphens/>
      </w:pPr>
      <w:r w:rsidRPr="00E41694">
        <w:t>Introduction:</w:t>
      </w:r>
    </w:p>
    <w:p w14:paraId="791440A8" w14:textId="78DDC71B" w:rsidR="00113C60" w:rsidRDefault="00113C60" w:rsidP="00226875">
      <w:pPr>
        <w:suppressAutoHyphens/>
      </w:pPr>
      <w:r>
        <w:t xml:space="preserve">The topic for this research is machine learning predictions </w:t>
      </w:r>
      <w:r w:rsidR="002B24B4">
        <w:t>in</w:t>
      </w:r>
      <w:r>
        <w:t xml:space="preserve"> bowel screening colonoscopy, the features impacting colonoscopy, </w:t>
      </w:r>
      <w:r w:rsidR="00AB1AE5">
        <w:t xml:space="preserve">statistical </w:t>
      </w:r>
      <w:r w:rsidR="005B7EBB">
        <w:t>analysis, machine</w:t>
      </w:r>
      <w:r>
        <w:t xml:space="preserve"> learning models for the predicti</w:t>
      </w:r>
      <w:r w:rsidR="00AB1AE5">
        <w:t>ng the colonoscopies</w:t>
      </w:r>
      <w:r>
        <w:t>. Machine Learning model development involves feature engineering where the features</w:t>
      </w:r>
      <w:r w:rsidR="00144D58">
        <w:t xml:space="preserve"> impacting colonoscopy numbers are technically identified. The research makes use of CRISP framework which involves the steps </w:t>
      </w:r>
      <w:r w:rsidR="00DC4EB3">
        <w:t>d</w:t>
      </w:r>
      <w:r w:rsidR="00144D58">
        <w:t xml:space="preserve">ata gathering, data cleansing, data </w:t>
      </w:r>
      <w:r w:rsidR="00DC4EB3">
        <w:t>enrichment,</w:t>
      </w:r>
      <w:r w:rsidR="00144D58">
        <w:t xml:space="preserve"> </w:t>
      </w:r>
      <w:r w:rsidR="00DC4EB3">
        <w:t xml:space="preserve">statistical </w:t>
      </w:r>
      <w:r w:rsidR="005604B5">
        <w:t>analysis,</w:t>
      </w:r>
      <w:r w:rsidR="00DC4EB3">
        <w:t xml:space="preserve"> feature engineering, model building, analysing the model, </w:t>
      </w:r>
      <w:r w:rsidR="005604B5">
        <w:t>predictions,</w:t>
      </w:r>
      <w:r w:rsidR="00DC4EB3">
        <w:t xml:space="preserve"> and deployment. Most of the steps above are iterative in nature </w:t>
      </w:r>
      <w:r w:rsidR="002B24B4">
        <w:t>to</w:t>
      </w:r>
      <w:r w:rsidR="00DC4EB3">
        <w:t xml:space="preserve"> get the best model for prediction. In-depth </w:t>
      </w:r>
      <w:r w:rsidR="005604B5">
        <w:t>interviews</w:t>
      </w:r>
      <w:r w:rsidR="00DC4EB3">
        <w:t xml:space="preserve"> are used as the primary research methodology for this </w:t>
      </w:r>
      <w:r w:rsidR="005604B5">
        <w:t xml:space="preserve">research. Data enhancements are done based on the outcomes of this primary research. Hypothesis testing are applied </w:t>
      </w:r>
      <w:r w:rsidR="002B24B4">
        <w:t>to</w:t>
      </w:r>
      <w:r w:rsidR="005604B5">
        <w:t xml:space="preserve"> technically test the details suggested in the interviews.</w:t>
      </w:r>
      <w:r w:rsidR="00FE0036">
        <w:t xml:space="preserve"> Correlation between the variables </w:t>
      </w:r>
      <w:r w:rsidR="00674D97">
        <w:t>is</w:t>
      </w:r>
      <w:r w:rsidR="00FE0036">
        <w:t xml:space="preserve"> verified, and different regression models are tested, accuracies are </w:t>
      </w:r>
      <w:r w:rsidR="00952AE8">
        <w:t>compared,</w:t>
      </w:r>
      <w:r w:rsidR="00FE0036">
        <w:t xml:space="preserve"> and the most-appropriate model is used for </w:t>
      </w:r>
      <w:r w:rsidR="00AB1AE5">
        <w:t>predictions.</w:t>
      </w:r>
    </w:p>
    <w:p w14:paraId="61BA4130" w14:textId="2DA09183" w:rsidR="00113C60" w:rsidRPr="00E41694" w:rsidRDefault="005B558E" w:rsidP="00226875">
      <w:pPr>
        <w:pStyle w:val="Heading1"/>
        <w:numPr>
          <w:ilvl w:val="0"/>
          <w:numId w:val="3"/>
        </w:numPr>
        <w:suppressAutoHyphens/>
      </w:pPr>
      <w:r w:rsidRPr="00E41694">
        <w:t>Objectives:</w:t>
      </w:r>
    </w:p>
    <w:p w14:paraId="24C55E0A" w14:textId="10302127" w:rsidR="005B558E" w:rsidRDefault="005B558E" w:rsidP="00226875">
      <w:pPr>
        <w:suppressAutoHyphens/>
      </w:pPr>
      <w:r>
        <w:t xml:space="preserve">1. To identify the variations in colonoscopies for each gender and defined age groups, across different months of a year </w:t>
      </w:r>
      <w:r w:rsidR="002B24B4">
        <w:t>to</w:t>
      </w:r>
      <w:r>
        <w:t xml:space="preserve"> better plan the colonoscopy capacity in different units using descriptive statistics, furthermore, do a hypothesis testing to test if the colonoscopy counts for male population are less compared to females in order to assist the colonoscopy units better. </w:t>
      </w:r>
    </w:p>
    <w:p w14:paraId="456FB315" w14:textId="77777777" w:rsidR="005B558E" w:rsidRDefault="005B558E" w:rsidP="00226875">
      <w:pPr>
        <w:suppressAutoHyphens/>
      </w:pPr>
      <w:r>
        <w:t xml:space="preserve">2. To identify the features that influence the colonoscopy counts, by undertaking appropriate co-relation studies between the features, and furthermore identify if there are any seasonal factors affecting the colonoscopy numbers. </w:t>
      </w:r>
    </w:p>
    <w:p w14:paraId="533CCD4C" w14:textId="42B56EFD" w:rsidR="005B558E" w:rsidRDefault="005B558E" w:rsidP="00226875">
      <w:pPr>
        <w:suppressAutoHyphens/>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1E57C031" w14:textId="77777777" w:rsidR="00104D00" w:rsidRDefault="00104D00" w:rsidP="00226875">
      <w:pPr>
        <w:suppressAutoHyphens/>
        <w:rPr>
          <w:b/>
          <w:bCs/>
          <w:u w:val="single"/>
        </w:rPr>
      </w:pPr>
    </w:p>
    <w:p w14:paraId="71371DFD" w14:textId="57F99F0E" w:rsidR="00310E5C" w:rsidRPr="00E41694" w:rsidRDefault="00104D00" w:rsidP="00226875">
      <w:pPr>
        <w:pStyle w:val="Heading1"/>
        <w:numPr>
          <w:ilvl w:val="0"/>
          <w:numId w:val="3"/>
        </w:numPr>
        <w:suppressAutoHyphens/>
      </w:pPr>
      <w:r w:rsidRPr="00E41694">
        <w:lastRenderedPageBreak/>
        <w:t>Sampling Strategy:</w:t>
      </w:r>
    </w:p>
    <w:p w14:paraId="1EF6DAE0" w14:textId="3FF037E8" w:rsidR="00104D00" w:rsidRPr="006C28DB" w:rsidRDefault="00104D00" w:rsidP="00226875">
      <w:pPr>
        <w:suppressAutoHyphens/>
      </w:pPr>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7F3795B8" w14:textId="77777777" w:rsidR="00104D00" w:rsidRDefault="00104D00" w:rsidP="00226875">
      <w:pPr>
        <w:suppressAutoHyphens/>
      </w:pPr>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1277A597" w14:textId="30F33A03" w:rsidR="00104D00" w:rsidRDefault="00104D00" w:rsidP="00226875">
      <w:pPr>
        <w:suppressAutoHyphens/>
      </w:pPr>
      <w:r>
        <w:t xml:space="preserve">Three different samples are used to achieve the above </w:t>
      </w:r>
      <w:r w:rsidR="0003212F">
        <w:t>objectives and</w:t>
      </w:r>
      <w:r>
        <w:t xml:space="preserve"> get some insights in addition to the literature review. 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13183B25" w14:textId="77777777" w:rsidR="00104D00" w:rsidRDefault="00104D00" w:rsidP="00226875">
      <w:pPr>
        <w:suppressAutoHyphens/>
      </w:pPr>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23A1B124" w14:textId="223D8AC5" w:rsidR="00104D00" w:rsidRDefault="00104D00" w:rsidP="00226875">
      <w:pPr>
        <w:suppressAutoHyphens/>
      </w:pPr>
      <w:r>
        <w:t xml:space="preserve">Further, </w:t>
      </w:r>
      <w:r w:rsidR="002B24B4">
        <w:t>to</w:t>
      </w:r>
      <w:r>
        <w:t xml:space="preserve">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0D157C7C" w14:textId="77777777" w:rsidR="00104D00" w:rsidRDefault="00104D00" w:rsidP="00226875">
      <w:pPr>
        <w:suppressAutoHyphens/>
      </w:pPr>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6FB79E75" w14:textId="47FC6EAE" w:rsidR="009D4C58" w:rsidRPr="00E41694" w:rsidRDefault="009D4C58" w:rsidP="00226875">
      <w:pPr>
        <w:pStyle w:val="Heading1"/>
        <w:numPr>
          <w:ilvl w:val="0"/>
          <w:numId w:val="3"/>
        </w:numPr>
        <w:suppressAutoHyphens/>
      </w:pPr>
      <w:r w:rsidRPr="00E41694">
        <w:t>Design and Methodology</w:t>
      </w:r>
      <w:r w:rsidR="00E41694" w:rsidRPr="00E41694">
        <w:t>:</w:t>
      </w:r>
    </w:p>
    <w:p w14:paraId="160B9C77" w14:textId="4FD73C02" w:rsidR="009D4C58" w:rsidRDefault="009D4C58" w:rsidP="00226875">
      <w:pPr>
        <w:suppressAutoHyphens/>
      </w:pPr>
      <w:r>
        <w:t>The project management methodology adopted in this research is a combination of KDD (Knowledge Discovery is Database) and CRISP-DM (Cross Industry Standard process for Data Mining).</w:t>
      </w:r>
    </w:p>
    <w:p w14:paraId="4AEF0205" w14:textId="4C1ACC25" w:rsidR="0026395F" w:rsidRDefault="00C2383D"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lastRenderedPageBreak/>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w:t>
      </w:r>
      <w:proofErr w:type="gramStart"/>
      <w:r>
        <w:rPr>
          <w:rFonts w:asciiTheme="minorHAnsi" w:eastAsiaTheme="minorHAnsi" w:hAnsiTheme="minorHAnsi" w:cstheme="minorBidi"/>
          <w:kern w:val="2"/>
          <w:sz w:val="22"/>
          <w:szCs w:val="22"/>
          <w:lang w:eastAsia="en-US"/>
          <w14:ligatures w14:val="standardContextual"/>
        </w:rPr>
        <w:t>best</w:t>
      </w:r>
      <w:proofErr w:type="gramEnd"/>
      <w:r>
        <w:rPr>
          <w:rFonts w:asciiTheme="minorHAnsi" w:eastAsiaTheme="minorHAnsi" w:hAnsiTheme="minorHAnsi" w:cstheme="minorBidi"/>
          <w:kern w:val="2"/>
          <w:sz w:val="22"/>
          <w:szCs w:val="22"/>
          <w:lang w:eastAsia="en-US"/>
          <w14:ligatures w14:val="standardContextual"/>
        </w:rPr>
        <w:t xml:space="preserve"> </w:t>
      </w:r>
    </w:p>
    <w:p w14:paraId="3B06502E" w14:textId="47B4E316"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w:t>
      </w:r>
    </w:p>
    <w:p w14:paraId="0EBDBD76" w14:textId="77777777"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2997BFD" w14:textId="71C025F4"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9FD871B" w14:textId="36C1C5D5"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5F4650C" w14:textId="77777777" w:rsidR="0026395F" w:rsidRPr="00B77395" w:rsidRDefault="0026395F"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B77395">
        <w:rPr>
          <w:rFonts w:asciiTheme="minorHAnsi" w:eastAsiaTheme="minorHAnsi" w:hAnsiTheme="minorHAnsi" w:cstheme="minorBidi"/>
          <w:kern w:val="2"/>
          <w:sz w:val="22"/>
          <w:szCs w:val="22"/>
          <w:lang w:eastAsia="en-US"/>
          <w14:ligatures w14:val="standardContextual"/>
        </w:rPr>
        <w:t>Research Understanding:</w:t>
      </w:r>
    </w:p>
    <w:p w14:paraId="57C794EE" w14:textId="726F56E3"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CFD86F" w14:textId="467B610C" w:rsidR="0026395F"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7320722D" wp14:editId="13A3D63C">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C6BCC5" id="Straight Connector 10"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" strokecolor="#4472c4 [3204]" strokeweight=".5pt">
                <v:stroke joinstyle="miter"/>
              </v:lin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1792" behindDoc="0" locked="0" layoutInCell="1" allowOverlap="1" wp14:anchorId="6E9F88D4" wp14:editId="16751A48">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9F88D4" id="_x0000_t109" coordsize="21600,21600" o:spt="109" path="m,l,21600r21600,l21600,xe">
                <v:stroke joinstyle="miter"/>
                <v:path gradientshapeok="t" o:connecttype="rect"/>
              </v:shapetype>
              <v:shape id="Flowchart: Process 1" o:spid="_x0000_s1026" type="#_x0000_t109" style="position:absolute;margin-left:424.45pt;margin-top:.35pt;width:51.25pt;height:21.9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" fillcolor="white [3212]" strokecolor="black [3213]" strokeweight="1pt">
                <v:textbo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v:textbox>
                <w10:wrap anchorx="margin"/>
              </v:shape>
            </w:pict>
          </mc:Fallback>
        </mc:AlternateContent>
      </w:r>
    </w:p>
    <w:p w14:paraId="77845E5B" w14:textId="006ED215"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5E0042" w14:textId="4FBE615E" w:rsidR="0026395F"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20C88081" wp14:editId="2DD9212F">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88081" id="_x0000_s1027" type="#_x0000_t109" style="position:absolute;margin-left:425.05pt;margin-top:7.25pt;width:50.7pt;height:28.8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" fillcolor="white [3212]" strokecolor="black [3213]" strokeweight="1pt">
                <v:textbo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EC7C606" w14:textId="7D89A541" w:rsidR="00B77395" w:rsidRDefault="000A6CD6" w:rsidP="00226875">
      <w:pPr>
        <w:pStyle w:val="NormalWeb"/>
        <w:tabs>
          <w:tab w:val="left" w:pos="6301"/>
          <w:tab w:val="left" w:pos="6405"/>
          <w:tab w:val="left" w:pos="6440"/>
        </w:tabs>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2688" behindDoc="0" locked="0" layoutInCell="1" allowOverlap="1" wp14:anchorId="35F7C8D6" wp14:editId="3D97A45F">
                <wp:simplePos x="0" y="0"/>
                <wp:positionH relativeFrom="column">
                  <wp:posOffset>1792224</wp:posOffset>
                </wp:positionH>
                <wp:positionV relativeFrom="paragraph">
                  <wp:posOffset>117322</wp:posOffset>
                </wp:positionV>
                <wp:extent cx="430581" cy="528066"/>
                <wp:effectExtent l="0" t="38100" r="64770" b="24765"/>
                <wp:wrapNone/>
                <wp:docPr id="1172845949" name="Straight Arrow Connector 28"/>
                <wp:cNvGraphicFramePr/>
                <a:graphic xmlns:a="http://schemas.openxmlformats.org/drawingml/2006/main">
                  <a:graphicData uri="http://schemas.microsoft.com/office/word/2010/wordprocessingShape">
                    <wps:wsp>
                      <wps:cNvCnPr/>
                      <wps:spPr>
                        <a:xfrm flipV="1">
                          <a:off x="0" y="0"/>
                          <a:ext cx="430581" cy="5280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BB05E6" id="_x0000_t32" coordsize="21600,21600" o:spt="32" o:oned="t" path="m,l21600,21600e" filled="f">
                <v:path arrowok="t" fillok="f" o:connecttype="none"/>
                <o:lock v:ext="edit" shapetype="t"/>
              </v:shapetype>
              <v:shape id="Straight Arrow Connector 28" o:spid="_x0000_s1026" type="#_x0000_t32" style="position:absolute;margin-left:141.1pt;margin-top:9.25pt;width:33.9pt;height:41.6pt;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" strokecolor="#4472c4 [3204]" strokeweight=".5pt">
                <v:stroke endarrow="block" joinstyle="miter"/>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372C485F" wp14:editId="0D704977">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C18ED8" id="Straight Connector 11"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" strokecolor="#4472c4 [3204]" strokeweight=".5pt">
                <v:stroke joinstyle="miter"/>
              </v:lin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0A207A5" wp14:editId="28F78856">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B3FD565" w14:textId="46D34957" w:rsidR="00855228" w:rsidRPr="00A97B7D" w:rsidRDefault="00855228" w:rsidP="00855228">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A207A5" id="_x0000_t202" coordsize="21600,21600" o:spt="202" path="m,l,21600r21600,l21600,xe">
                <v:stroke joinstyle="miter"/>
                <v:path gradientshapeok="t" o:connecttype="rect"/>
              </v:shapetype>
              <v:shape id="Text Box 2" o:spid="_x0000_s1028" type="#_x0000_t202" style="position:absolute;margin-left:305.3pt;margin-top:1.75pt;width:91pt;height:16.7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" fillcolor="white [3201]" stroked="f" strokeweight=".5pt">
                <v:textbox>
                  <w:txbxContent>
                    <w:p w14:paraId="6B3FD565" w14:textId="46D34957" w:rsidR="00855228" w:rsidRPr="00A97B7D" w:rsidRDefault="00855228" w:rsidP="00855228">
                      <w:pPr>
                        <w:rPr>
                          <w:sz w:val="14"/>
                          <w:szCs w:val="14"/>
                        </w:rPr>
                      </w:pPr>
                      <w:r>
                        <w:rPr>
                          <w:sz w:val="14"/>
                          <w:szCs w:val="14"/>
                        </w:rPr>
                        <w:t>Identify the Participants</w:t>
                      </w:r>
                    </w:p>
                  </w:txbxContent>
                </v:textbox>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1" locked="0" layoutInCell="1" allowOverlap="1" wp14:anchorId="1D86472E" wp14:editId="4B1F35D0">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19571" id="Flowchart: Process 1" o:spid="_x0000_s1026" type="#_x0000_t109" style="position:absolute;margin-left:297.1pt;margin-top:.55pt;width:104.2pt;height:20.7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" fillcolor="white [3212]" strokecolor="black [3213]" strokeweight="1pt">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1" locked="0" layoutInCell="1" allowOverlap="1" wp14:anchorId="39A1D1C5" wp14:editId="6EC202A7">
                <wp:simplePos x="0" y="0"/>
                <wp:positionH relativeFrom="margin">
                  <wp:posOffset>2216303</wp:posOffset>
                </wp:positionH>
                <wp:positionV relativeFrom="paragraph">
                  <wp:posOffset>3810</wp:posOffset>
                </wp:positionV>
                <wp:extent cx="1323340" cy="262814"/>
                <wp:effectExtent l="0" t="0" r="10160" b="23495"/>
                <wp:wrapNone/>
                <wp:docPr id="321500985"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880A4" id="Flowchart: Process 1" o:spid="_x0000_s1026" type="#_x0000_t109" style="position:absolute;margin-left:174.5pt;margin-top:.3pt;width:104.2pt;height:20.7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" fillcolor="white [3212]" strokecolor="black [3213]" strokeweight="1pt">
                <w10:wrap anchorx="margin"/>
              </v:shape>
            </w:pict>
          </mc:Fallback>
        </mc:AlternateContent>
      </w:r>
      <w:r w:rsidR="0026395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6912" behindDoc="0" locked="0" layoutInCell="1" allowOverlap="1" wp14:anchorId="5FC03CF4" wp14:editId="0915C1E5">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05A0A9" id="Straight Connector 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" strokecolor="#4472c4 [3204]" strokeweight=".5pt">
                <v:stroke joinstyle="miter"/>
              </v:lin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ECCC46C" wp14:editId="2495992A">
                <wp:simplePos x="0" y="0"/>
                <wp:positionH relativeFrom="margin">
                  <wp:align>center</wp:align>
                </wp:positionH>
                <wp:positionV relativeFrom="paragraph">
                  <wp:posOffset>9525</wp:posOffset>
                </wp:positionV>
                <wp:extent cx="1155801" cy="212140"/>
                <wp:effectExtent l="0" t="0" r="6350" b="0"/>
                <wp:wrapNone/>
                <wp:docPr id="1573077580"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59BF2BE8" w14:textId="312A4B5A" w:rsidR="009C388D" w:rsidRPr="00A97B7D" w:rsidRDefault="009C388D" w:rsidP="009C388D">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CC46C" id="_x0000_s1029" type="#_x0000_t202" style="position:absolute;margin-left:0;margin-top:.75pt;width:91pt;height:16.7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" fillcolor="white [3201]" stroked="f" strokeweight=".5pt">
                <v:textbox>
                  <w:txbxContent>
                    <w:p w14:paraId="59BF2BE8" w14:textId="312A4B5A" w:rsidR="009C388D" w:rsidRPr="00A97B7D" w:rsidRDefault="009C388D" w:rsidP="009C388D">
                      <w:pPr>
                        <w:rPr>
                          <w:sz w:val="14"/>
                          <w:szCs w:val="14"/>
                        </w:rPr>
                      </w:pPr>
                      <w:r>
                        <w:rPr>
                          <w:sz w:val="14"/>
                          <w:szCs w:val="14"/>
                        </w:rPr>
                        <w:t>In-Depth Interviews</w:t>
                      </w:r>
                    </w:p>
                  </w:txbxContent>
                </v:textbox>
                <w10:wrap anchorx="margin"/>
              </v:shape>
            </w:pict>
          </mc:Fallback>
        </mc:AlternateContent>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p>
    <w:p w14:paraId="6AC8B0AB" w14:textId="7F236F43"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6B848A35" wp14:editId="20655B2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521883" id="Straight Connector 12"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" strokecolor="#4472c4 [3204]" strokeweight=".5pt">
                <v:stroke joinstyle="miter"/>
              </v:line>
            </w:pict>
          </mc:Fallback>
        </mc:AlternateContent>
      </w:r>
    </w:p>
    <w:p w14:paraId="478963B2" w14:textId="13F3C12C"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5888" behindDoc="0" locked="0" layoutInCell="1" allowOverlap="1" wp14:anchorId="5DFC550D" wp14:editId="6B55FC69">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C550D" id="_x0000_s1030" type="#_x0000_t109" style="position:absolute;margin-left:420.95pt;margin-top:10.2pt;width:61pt;height:30.5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" fillcolor="white [3212]" strokecolor="black [3213]" strokeweight="1pt">
                <v:textbo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4F12EFFB" w14:textId="4953BEEE" w:rsidR="00B77395" w:rsidRDefault="000A6CD6"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4736" behindDoc="0" locked="0" layoutInCell="1" allowOverlap="1" wp14:anchorId="2CD07FBD" wp14:editId="2D02905B">
                <wp:simplePos x="0" y="0"/>
                <wp:positionH relativeFrom="column">
                  <wp:posOffset>1792224</wp:posOffset>
                </wp:positionH>
                <wp:positionV relativeFrom="paragraph">
                  <wp:posOffset>161773</wp:posOffset>
                </wp:positionV>
                <wp:extent cx="395021" cy="513765"/>
                <wp:effectExtent l="0" t="0" r="81280" b="57785"/>
                <wp:wrapNone/>
                <wp:docPr id="1440217731" name="Straight Arrow Connector 30"/>
                <wp:cNvGraphicFramePr/>
                <a:graphic xmlns:a="http://schemas.openxmlformats.org/drawingml/2006/main">
                  <a:graphicData uri="http://schemas.microsoft.com/office/word/2010/wordprocessingShape">
                    <wps:wsp>
                      <wps:cNvCnPr/>
                      <wps:spPr>
                        <a:xfrm>
                          <a:off x="0" y="0"/>
                          <a:ext cx="395021" cy="5137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5E8B1D" id="Straight Arrow Connector 30" o:spid="_x0000_s1026" type="#_x0000_t32" style="position:absolute;margin-left:141.1pt;margin-top:12.75pt;width:31.1pt;height:40.45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3712" behindDoc="0" locked="0" layoutInCell="1" allowOverlap="1" wp14:anchorId="035636DE" wp14:editId="26214D16">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1374F9" id="Straight Arrow Connector 29" o:spid="_x0000_s1026" type="#_x0000_t32" style="position:absolute;margin-left:140.55pt;margin-top:12.3pt;width:32.85pt;height:.6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" strokecolor="#4472c4 [3204]" strokeweight=".5pt">
                <v:stroke endarrow="block" joinstyle="miter"/>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210A7902" wp14:editId="732D7F72">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7902" id="_x0000_s1031" type="#_x0000_t202" style="position:absolute;margin-left:44.8pt;margin-top:4.8pt;width:91pt;height:1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NjX3UovAgAAWwQAAA4AAAAAAAAAAAAAAAAALgIA&#10;AGRycy9lMm9Eb2MueG1sUEsBAi0AFAAGAAgAAAAhAGPduj/fAAAABwEAAA8AAAAAAAAAAAAAAAAA&#10;iQQAAGRycy9kb3ducmV2LnhtbFBLBQYAAAAABAAEAPMAAACVBQAAAAA=&#10;" fillcolor="white [3201]" stroked="f" strokeweight=".5pt">
                <v:textbo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v:textbox>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7BB46852" wp14:editId="39A6260D">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A029616" id="Flowchart: Process 1" o:spid="_x0000_s1026" type="#_x0000_t109" style="position:absolute;margin-left:36.2pt;margin-top:.7pt;width:103.7pt;height:24.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" fillcolor="white [3212]" strokecolor="black [3213]" strokeweight="1pt"/>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65955B94" wp14:editId="2C750982">
                <wp:simplePos x="0" y="0"/>
                <wp:positionH relativeFrom="margin">
                  <wp:align>center</wp:align>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951282" id="Flowchart: Process 1" o:spid="_x0000_s1026" type="#_x0000_t109" style="position:absolute;margin-left:0;margin-top:1.95pt;width:104.2pt;height:24.15pt;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0F1F9DCE" wp14:editId="2B19D9A5">
                <wp:simplePos x="0" y="0"/>
                <wp:positionH relativeFrom="margin">
                  <wp:align>center</wp:align>
                </wp:positionH>
                <wp:positionV relativeFrom="paragraph">
                  <wp:posOffset>46101</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7274547" w14:textId="7870CD40" w:rsidR="009C388D" w:rsidRPr="00A97B7D" w:rsidRDefault="009C388D" w:rsidP="009C388D">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1F9DCE" id="_x0000_s1032" type="#_x0000_t202" style="position:absolute;margin-left:0;margin-top:3.65pt;width:91pt;height:17.8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" fillcolor="white [3201]" stroked="f" strokeweight=".5pt">
                <v:textbox>
                  <w:txbxContent>
                    <w:p w14:paraId="17274547" w14:textId="7870CD40" w:rsidR="009C388D" w:rsidRPr="00A97B7D" w:rsidRDefault="009C388D" w:rsidP="009C388D">
                      <w:pPr>
                        <w:rPr>
                          <w:sz w:val="14"/>
                          <w:szCs w:val="14"/>
                        </w:rPr>
                      </w:pPr>
                      <w:r>
                        <w:rPr>
                          <w:sz w:val="14"/>
                          <w:szCs w:val="14"/>
                        </w:rPr>
                        <w:t xml:space="preserve">Literature Review </w:t>
                      </w:r>
                    </w:p>
                  </w:txbxContent>
                </v:textbox>
                <w10:wrap anchorx="margin"/>
              </v:shape>
            </w:pict>
          </mc:Fallback>
        </mc:AlternateContent>
      </w:r>
    </w:p>
    <w:p w14:paraId="5A1BA856" w14:textId="6C7C2705"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8534702" w14:textId="0860110B"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1" locked="0" layoutInCell="1" allowOverlap="1" wp14:anchorId="1244BAFD" wp14:editId="342061C1">
                <wp:simplePos x="0" y="0"/>
                <wp:positionH relativeFrom="margin">
                  <wp:posOffset>3789274</wp:posOffset>
                </wp:positionH>
                <wp:positionV relativeFrom="paragraph">
                  <wp:posOffset>165126</wp:posOffset>
                </wp:positionV>
                <wp:extent cx="1411605" cy="350546"/>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35054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FFA3EB" id="Flowchart: Process 1" o:spid="_x0000_s1026" type="#_x0000_t109" style="position:absolute;margin-left:298.35pt;margin-top:13pt;width:111.15pt;height:27.6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5008183E" wp14:editId="45CF422C">
                <wp:simplePos x="0" y="0"/>
                <wp:positionH relativeFrom="margin">
                  <wp:align>center</wp:align>
                </wp:positionH>
                <wp:positionV relativeFrom="paragraph">
                  <wp:posOffset>165404</wp:posOffset>
                </wp:positionV>
                <wp:extent cx="1316736" cy="306705"/>
                <wp:effectExtent l="0" t="0" r="17145" b="17145"/>
                <wp:wrapNone/>
                <wp:docPr id="48889973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E62D290" id="Flowchart: Process 1" o:spid="_x0000_s1026" type="#_x0000_t109" style="position:absolute;margin-left:0;margin-top:13pt;width:103.7pt;height:24.15pt;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" fillcolor="white [3212]" strokecolor="black [3213]" strokeweight="1pt">
                <w10:wrap anchorx="margin"/>
              </v:shape>
            </w:pict>
          </mc:Fallback>
        </mc:AlternateContent>
      </w:r>
    </w:p>
    <w:p w14:paraId="1FDC9F0A" w14:textId="0E0F9F54"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0EE80DAF" wp14:editId="2156BDA2">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4544F706" w14:textId="4C13FDAB" w:rsidR="00855228" w:rsidRPr="00A97B7D" w:rsidRDefault="00855228" w:rsidP="00855228">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80DAF" id="_x0000_s1033" type="#_x0000_t202" style="position:absolute;margin-left:304.15pt;margin-top:.7pt;width:97.85pt;height:24.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4544F706" w14:textId="4C13FDAB" w:rsidR="00855228" w:rsidRPr="00A97B7D" w:rsidRDefault="00855228" w:rsidP="00855228">
                      <w:pPr>
                        <w:rPr>
                          <w:sz w:val="14"/>
                          <w:szCs w:val="14"/>
                        </w:rPr>
                      </w:pPr>
                      <w:r>
                        <w:rPr>
                          <w:sz w:val="14"/>
                          <w:szCs w:val="14"/>
                        </w:rPr>
                        <w:t>Explore the data, do some basic checks.</w:t>
                      </w:r>
                    </w:p>
                  </w:txbxContent>
                </v:textbox>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0" locked="0" layoutInCell="1" allowOverlap="1" wp14:anchorId="55C30282" wp14:editId="5958C923">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30282" id="_x0000_s1034" type="#_x0000_t202" style="position:absolute;margin-left:177.95pt;margin-top:4.9pt;width:91pt;height:16.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v:textbox>
              </v:shape>
            </w:pict>
          </mc:Fallback>
        </mc:AlternateContent>
      </w:r>
    </w:p>
    <w:p w14:paraId="43A7945C" w14:textId="337F29EE" w:rsidR="00B77395" w:rsidRDefault="00855228" w:rsidP="00226875">
      <w:pPr>
        <w:pStyle w:val="NormalWeb"/>
        <w:tabs>
          <w:tab w:val="left" w:pos="6601"/>
        </w:tabs>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27BD2D2B" wp14:editId="74F7579E">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4699D3" id="Straight Connector 6"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" strokecolor="#4472c4 [3204]" strokeweight=".5pt">
                <v:stroke joinstyle="miter"/>
              </v:line>
            </w:pict>
          </mc:Fallback>
        </mc:AlternateContent>
      </w:r>
      <w:r>
        <w:rPr>
          <w:rFonts w:asciiTheme="minorHAnsi" w:eastAsiaTheme="minorHAnsi" w:hAnsiTheme="minorHAnsi" w:cstheme="minorBidi"/>
          <w:kern w:val="2"/>
          <w:sz w:val="22"/>
          <w:szCs w:val="22"/>
          <w:lang w:eastAsia="en-US"/>
          <w14:ligatures w14:val="standardContextual"/>
        </w:rPr>
        <w:tab/>
      </w:r>
    </w:p>
    <w:p w14:paraId="2B06C46D" w14:textId="6A7D4ED6"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BC9DBF7" w14:textId="77777777"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F0EFC29" w14:textId="373897B1" w:rsidR="00B77395" w:rsidRPr="002D6C96" w:rsidRDefault="00855228" w:rsidP="00226875">
      <w:pPr>
        <w:pStyle w:val="NormalWeb"/>
        <w:suppressAutoHyphens/>
        <w:spacing w:before="0" w:beforeAutospacing="0" w:after="0" w:afterAutospacing="0"/>
        <w:ind w:left="1440"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1: Chart explaining the Research Understanding </w:t>
      </w:r>
      <w:r w:rsidR="00A32F87" w:rsidRPr="002D6C96">
        <w:rPr>
          <w:rFonts w:asciiTheme="minorHAnsi" w:eastAsiaTheme="minorHAnsi" w:hAnsiTheme="minorHAnsi" w:cstheme="minorBidi"/>
          <w:i/>
          <w:iCs/>
          <w:kern w:val="2"/>
          <w:sz w:val="22"/>
          <w:szCs w:val="22"/>
          <w:lang w:eastAsia="en-US"/>
          <w14:ligatures w14:val="standardContextual"/>
        </w:rPr>
        <w:t>phase.</w:t>
      </w:r>
    </w:p>
    <w:p w14:paraId="6A7ED55D" w14:textId="504634BD"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34FA12B2" w14:textId="79C31066"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Before we get into the data collection and further analysis, the research topics are explained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doing a literature review across different themes relevant to the topic.</w:t>
      </w:r>
    </w:p>
    <w:p w14:paraId="42C3E361" w14:textId="78AC0184"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D2CF685" w14:textId="610EAB3F"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8A85F54" w14:textId="6C84FEF0"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Collection</w:t>
      </w:r>
      <w:r w:rsidR="00B82D8C">
        <w:rPr>
          <w:rFonts w:asciiTheme="minorHAnsi" w:eastAsiaTheme="minorHAnsi" w:hAnsiTheme="minorHAnsi" w:cstheme="minorBidi"/>
          <w:kern w:val="2"/>
          <w:sz w:val="22"/>
          <w:szCs w:val="22"/>
          <w:lang w:eastAsia="en-US"/>
          <w14:ligatures w14:val="standardContextual"/>
        </w:rPr>
        <w:t>:</w:t>
      </w:r>
    </w:p>
    <w:p w14:paraId="57697065" w14:textId="5D9615B3" w:rsidR="00B82D8C" w:rsidRDefault="00B82D8C"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w:t>
      </w:r>
      <w:r w:rsidR="009A2729">
        <w:rPr>
          <w:rFonts w:asciiTheme="minorHAnsi" w:eastAsiaTheme="minorHAnsi" w:hAnsiTheme="minorHAnsi" w:cstheme="minorBidi"/>
          <w:kern w:val="2"/>
          <w:sz w:val="22"/>
          <w:szCs w:val="22"/>
          <w:lang w:eastAsia="en-US"/>
          <w14:ligatures w14:val="standardContextual"/>
        </w:rPr>
        <w:t xml:space="preserve">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03969797" w14:textId="2A594ECE" w:rsidR="00E8199E" w:rsidRDefault="00D14C1D"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3F310A2E" wp14:editId="49F2D722">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310A2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" adj="6300,24300" fillcolor="white [3212]" strokecolor="#09101d [484]" strokeweight="1pt">
                <v:textbo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1E6BA943" wp14:editId="13F5C960">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6087B130" w14:textId="2D3B7586" w:rsidR="00D14C1D" w:rsidRPr="00A97B7D" w:rsidRDefault="00D14C1D" w:rsidP="00D14C1D">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BA943" id="_x0000_s1036" type="#_x0000_t202" style="position:absolute;left:0;text-align:left;margin-left:176.85pt;margin-top:9.95pt;width:118.1pt;height:17.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6087B130" w14:textId="2D3B7586" w:rsidR="00D14C1D" w:rsidRPr="00A97B7D" w:rsidRDefault="00D14C1D" w:rsidP="00D14C1D">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7E5760B6" wp14:editId="23574A02">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1AE63" id="Flowchart: Process 1" o:spid="_x0000_s1026" type="#_x0000_t109" style="position:absolute;margin-left:172.05pt;margin-top:5.35pt;width:127.3pt;height:29.4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" fillcolor="white [3212]" strokecolor="black [3213]" strokeweight="1pt">
                <w10:wrap anchorx="margin"/>
              </v:shape>
            </w:pict>
          </mc:Fallback>
        </mc:AlternateContent>
      </w:r>
    </w:p>
    <w:p w14:paraId="5F0A2B6F" w14:textId="28EA6A98" w:rsidR="00E8199E"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0640" behindDoc="0" locked="0" layoutInCell="1" allowOverlap="1" wp14:anchorId="44080DEE" wp14:editId="689B5B82">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2F3647" id="Straight Arrow Connector 26" o:spid="_x0000_s1026" type="#_x0000_t32" style="position:absolute;margin-left:139.95pt;margin-top:5.95pt;width:32.15pt;height:35.15pt;flip:y;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" strokecolor="#4472c4 [3204]" strokeweight=".5pt">
                <v:stroke endarrow="block" joinstyle="miter"/>
              </v:shape>
            </w:pict>
          </mc:Fallback>
        </mc:AlternateContent>
      </w:r>
      <w:r w:rsidR="00D14C1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2FDB2EA5" wp14:editId="0FBA81FC">
                <wp:simplePos x="0" y="0"/>
                <wp:positionH relativeFrom="margin">
                  <wp:posOffset>2267712</wp:posOffset>
                </wp:positionH>
                <wp:positionV relativeFrom="paragraph">
                  <wp:posOffset>87020</wp:posOffset>
                </wp:positionV>
                <wp:extent cx="1155700" cy="219202"/>
                <wp:effectExtent l="0" t="0" r="6350" b="9525"/>
                <wp:wrapNone/>
                <wp:docPr id="856142245" name="Text Box 2"/>
                <wp:cNvGraphicFramePr/>
                <a:graphic xmlns:a="http://schemas.openxmlformats.org/drawingml/2006/main">
                  <a:graphicData uri="http://schemas.microsoft.com/office/word/2010/wordprocessingShape">
                    <wps:wsp>
                      <wps:cNvSpPr txBox="1"/>
                      <wps:spPr>
                        <a:xfrm>
                          <a:off x="0" y="0"/>
                          <a:ext cx="1155700" cy="219202"/>
                        </a:xfrm>
                        <a:prstGeom prst="rect">
                          <a:avLst/>
                        </a:prstGeom>
                        <a:solidFill>
                          <a:schemeClr val="lt1"/>
                        </a:solidFill>
                        <a:ln w="6350">
                          <a:noFill/>
                        </a:ln>
                      </wps:spPr>
                      <wps:txb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DB2EA5" id="_x0000_s1037" type="#_x0000_t202" style="position:absolute;left:0;text-align:left;margin-left:178.55pt;margin-top:6.85pt;width:91pt;height:17.2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" fillcolor="white [3201]" stroked="f" strokeweight=".5pt">
                <v:textbo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v:textbox>
                <w10:wrap anchorx="margin"/>
              </v:shape>
            </w:pict>
          </mc:Fallback>
        </mc:AlternateContent>
      </w:r>
    </w:p>
    <w:p w14:paraId="0E7B22F0" w14:textId="025F2CFC"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93F562C" w14:textId="030CD91A" w:rsidR="00813930" w:rsidRDefault="000A6CD6" w:rsidP="00226875">
      <w:pPr>
        <w:pStyle w:val="ListParagraph"/>
        <w:suppressAutoHyphens/>
      </w:pPr>
      <w:r>
        <w:rPr>
          <w:noProof/>
        </w:rPr>
        <mc:AlternateContent>
          <mc:Choice Requires="wps">
            <w:drawing>
              <wp:anchor distT="0" distB="0" distL="114300" distR="114300" simplePos="0" relativeHeight="251761664" behindDoc="0" locked="0" layoutInCell="1" allowOverlap="1" wp14:anchorId="1EF17C16" wp14:editId="5A039C0E">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68584D" id="Straight Arrow Connector 27" o:spid="_x0000_s1026" type="#_x0000_t32" style="position:absolute;margin-left:139.95pt;margin-top:14.25pt;width:34.55pt;height:29.85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" strokecolor="#4472c4 [3204]" strokeweight=".5pt">
                <v:stroke endarrow="block" joinstyle="miter"/>
              </v:shape>
            </w:pict>
          </mc:Fallback>
        </mc:AlternateContent>
      </w:r>
      <w:r w:rsidR="00D14C1D">
        <w:rPr>
          <w:noProof/>
        </w:rPr>
        <mc:AlternateContent>
          <mc:Choice Requires="wps">
            <w:drawing>
              <wp:anchor distT="0" distB="0" distL="114300" distR="114300" simplePos="0" relativeHeight="251706368" behindDoc="0" locked="0" layoutInCell="1" allowOverlap="1" wp14:anchorId="14DEC97F" wp14:editId="79450B0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EC97F" id="_x0000_s1038" type="#_x0000_t202" style="position:absolute;left:0;text-align:left;margin-left:43.8pt;margin-top:5.95pt;width:94.45pt;height:16.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" fillcolor="white [3201]" stroked="f" strokeweight=".5pt">
                <v:textbo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v:textbox>
              </v:shape>
            </w:pict>
          </mc:Fallback>
        </mc:AlternateContent>
      </w:r>
      <w:r w:rsidR="00D14C1D">
        <w:rPr>
          <w:noProof/>
        </w:rPr>
        <mc:AlternateContent>
          <mc:Choice Requires="wps">
            <w:drawing>
              <wp:anchor distT="0" distB="0" distL="114300" distR="114300" simplePos="0" relativeHeight="251704320" behindDoc="0" locked="0" layoutInCell="1" allowOverlap="1" wp14:anchorId="3C6D4A91" wp14:editId="367028CA">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540AFB" id="Flowchart: Process 1" o:spid="_x0000_s1026" type="#_x0000_t109" style="position:absolute;margin-left:36.35pt;margin-top:2.9pt;width:103.7pt;height:24.1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" fillcolor="white [3212]" strokecolor="black [3213]" strokeweight="1pt"/>
            </w:pict>
          </mc:Fallback>
        </mc:AlternateContent>
      </w:r>
    </w:p>
    <w:p w14:paraId="3B5FC5A0" w14:textId="011959B9" w:rsidR="00E8199E" w:rsidRDefault="00D14C1D" w:rsidP="00226875">
      <w:pPr>
        <w:pStyle w:val="ListParagraph"/>
        <w:suppressAutoHyphens/>
      </w:pPr>
      <w:r>
        <w:rPr>
          <w:noProof/>
        </w:rPr>
        <mc:AlternateContent>
          <mc:Choice Requires="wps">
            <w:drawing>
              <wp:anchor distT="0" distB="0" distL="114300" distR="114300" simplePos="0" relativeHeight="251716608" behindDoc="0" locked="0" layoutInCell="1" allowOverlap="1" wp14:anchorId="1B118293" wp14:editId="4493B206">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7474388A" w14:textId="472D177E" w:rsidR="00D14C1D" w:rsidRPr="00A97B7D" w:rsidRDefault="00D14C1D" w:rsidP="00D14C1D">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18293" id="_x0000_s1039" type="#_x0000_t202" style="position:absolute;left:0;text-align:left;margin-left:176.8pt;margin-top:14.5pt;width:121.55pt;height:19.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AH1M4lMQIAAFwEAAAOAAAAAAAAAAAAAAAA&#10;AC4CAABkcnMvZTJvRG9jLnhtbFBLAQItABQABgAIAAAAIQAfLO624QAAAAkBAAAPAAAAAAAAAAAA&#10;AAAAAIsEAABkcnMvZG93bnJldi54bWxQSwUGAAAAAAQABADzAAAAmQUAAAAA&#10;" fillcolor="white [3201]" stroked="f" strokeweight=".5pt">
                <v:textbox>
                  <w:txbxContent>
                    <w:p w14:paraId="7474388A" w14:textId="472D177E" w:rsidR="00D14C1D" w:rsidRPr="00A97B7D" w:rsidRDefault="00D14C1D" w:rsidP="00D14C1D">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1DE7B8EA" wp14:editId="13EEF66E">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26C6B" id="Flowchart: Process 1" o:spid="_x0000_s1026" type="#_x0000_t109" style="position:absolute;margin-left:174.5pt;margin-top:10.25pt;width:127.3pt;height:29.4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" fillcolor="white [3212]" strokecolor="black [3213]" strokeweight="1pt">
                <w10:wrap anchorx="margin"/>
              </v:shape>
            </w:pict>
          </mc:Fallback>
        </mc:AlternateContent>
      </w:r>
      <w:r w:rsidR="00E8199E">
        <w:tab/>
      </w:r>
    </w:p>
    <w:p w14:paraId="250EB7D6" w14:textId="7DDE9757"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3A0A4CC4" w14:textId="77777777" w:rsidR="00D14C1D" w:rsidRDefault="00D14C1D" w:rsidP="00226875">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23BDE4AE" w14:textId="62E0D191" w:rsidR="00E8199E" w:rsidRDefault="00D14C1D" w:rsidP="00226875">
      <w:pPr>
        <w:pStyle w:val="NormalWeb"/>
        <w:suppressAutoHyphens/>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2</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Collec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4AE4DDDC" w14:textId="77777777" w:rsidR="00D14C1D" w:rsidRDefault="00D14C1D"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2AF8224" w14:textId="77777777" w:rsidR="00D14C1D" w:rsidRDefault="00D14C1D"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B2EF405" w14:textId="77777777"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EAF0BA7" w14:textId="77777777"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73AE3BC" w14:textId="7BE897A6"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Preparation</w:t>
      </w:r>
      <w:r w:rsidR="00DB4EAF">
        <w:rPr>
          <w:rFonts w:asciiTheme="minorHAnsi" w:eastAsiaTheme="minorHAnsi" w:hAnsiTheme="minorHAnsi" w:cstheme="minorBidi"/>
          <w:kern w:val="2"/>
          <w:sz w:val="22"/>
          <w:szCs w:val="22"/>
          <w:lang w:eastAsia="en-US"/>
          <w14:ligatures w14:val="standardContextual"/>
        </w:rPr>
        <w:t>:</w:t>
      </w:r>
    </w:p>
    <w:p w14:paraId="31286D62" w14:textId="2D61AED4"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9BC72A" w14:textId="42A73D78" w:rsidR="00875632" w:rsidRDefault="004173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3472" behindDoc="0" locked="0" layoutInCell="1" allowOverlap="1" wp14:anchorId="24EE0DA5" wp14:editId="3CF1B3F8">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C1E035" id="Straight Arrow Connector 19" o:spid="_x0000_s1026" type="#_x0000_t32" style="position:absolute;margin-left:260.35pt;margin-top:9.9pt;width:29.4pt;height:47.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9376" behindDoc="0" locked="0" layoutInCell="1" allowOverlap="1" wp14:anchorId="7A6EC758" wp14:editId="7A79F54E">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43F43F" id="Straight Arrow Connector 15" o:spid="_x0000_s1026" type="#_x0000_t32" style="position:absolute;margin-left:129.55pt;margin-top:8.75pt;width:42.65pt;height:45.5pt;flip: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210A9166" wp14:editId="635E6454">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3EDB24FA" w14:textId="15D96576" w:rsidR="004D2DED" w:rsidRPr="00A97B7D" w:rsidRDefault="004D2DED" w:rsidP="004D2DED">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9166" id="_x0000_s1040" type="#_x0000_t202" style="position:absolute;left:0;text-align:left;margin-left:178.55pt;margin-top:2.95pt;width:73.75pt;height:16.1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H9Ci3AxAgAAWwQAAA4AAAAAAAAAAAAAAAAA&#10;LgIAAGRycy9lMm9Eb2MueG1sUEsBAi0AFAAGAAgAAAAhABs02ajgAAAACAEAAA8AAAAAAAAAAAAA&#10;AAAAiwQAAGRycy9kb3ducmV2LnhtbFBLBQYAAAAABAAEAPMAAACYBQAAAAA=&#10;" fillcolor="white [3201]" stroked="f" strokeweight=".5pt">
                <v:textbox>
                  <w:txbxContent>
                    <w:p w14:paraId="3EDB24FA" w14:textId="15D96576" w:rsidR="004D2DED" w:rsidRPr="00A97B7D" w:rsidRDefault="004D2DED" w:rsidP="004D2DED">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3E697867" wp14:editId="58491814">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E8DE9E" id="Flowchart: Process 1" o:spid="_x0000_s1026" type="#_x0000_t109" style="position:absolute;margin-left:173.4pt;margin-top:.65pt;width:87pt;height:21.2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" fillcolor="white [3212]" strokecolor="black [3213]" strokeweight="1pt">
                <w10:wrap anchorx="margin"/>
              </v:shape>
            </w:pict>
          </mc:Fallback>
        </mc:AlternateContent>
      </w:r>
    </w:p>
    <w:p w14:paraId="2639B4BF" w14:textId="3A10E5AA"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8C0295" w14:textId="5AC22964" w:rsidR="00875632" w:rsidRDefault="004173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4016" behindDoc="0" locked="0" layoutInCell="1" allowOverlap="1" wp14:anchorId="2D5F10CA" wp14:editId="146543BA">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20A8E" id="Flowchart: Process 1" o:spid="_x0000_s1026" type="#_x0000_t109" style="position:absolute;margin-left:172.8pt;margin-top:7.75pt;width:89.3pt;height:21.2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56178235" wp14:editId="3EDD14C8">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48396" id="Flowchart: Process 1" o:spid="_x0000_s1026" type="#_x0000_t109" style="position:absolute;margin-left:27.05pt;margin-top:12.4pt;width:102.55pt;height:39.1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6304" behindDoc="0" locked="0" layoutInCell="1" allowOverlap="1" wp14:anchorId="6D1E115F" wp14:editId="00F20182">
                <wp:simplePos x="0" y="0"/>
                <wp:positionH relativeFrom="margin">
                  <wp:posOffset>3701491</wp:posOffset>
                </wp:positionH>
                <wp:positionV relativeFrom="paragraph">
                  <wp:posOffset>172212</wp:posOffset>
                </wp:positionV>
                <wp:extent cx="1302106" cy="548640"/>
                <wp:effectExtent l="0" t="0" r="12700" b="22860"/>
                <wp:wrapNone/>
                <wp:docPr id="543917164" name="Flowchart: Process 1"/>
                <wp:cNvGraphicFramePr/>
                <a:graphic xmlns:a="http://schemas.openxmlformats.org/drawingml/2006/main">
                  <a:graphicData uri="http://schemas.microsoft.com/office/word/2010/wordprocessingShape">
                    <wps:wsp>
                      <wps:cNvSpPr/>
                      <wps:spPr>
                        <a:xfrm>
                          <a:off x="0" y="0"/>
                          <a:ext cx="1302106" cy="54864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C7567" id="Flowchart: Process 1" o:spid="_x0000_s1026" type="#_x0000_t109" style="position:absolute;margin-left:291.45pt;margin-top:13.55pt;width:102.55pt;height:43.2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8112" behindDoc="0" locked="0" layoutInCell="1" allowOverlap="1" wp14:anchorId="6B43BD53" wp14:editId="14A0B2C8">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6FA160E1" w14:textId="31E92246" w:rsidR="004D2DED" w:rsidRPr="00A97B7D" w:rsidRDefault="004D2DED" w:rsidP="004D2DED">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3BD53" id="_x0000_s1041" type="#_x0000_t202" style="position:absolute;left:0;text-align:left;margin-left:176.25pt;margin-top:10.7pt;width:76pt;height:16.1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2E2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J+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OxPYTYxAgAAWwQAAA4AAAAAAAAAAAAAAAAA&#10;LgIAAGRycy9lMm9Eb2MueG1sUEsBAi0AFAAGAAgAAAAhAFt9WjzgAAAACQEAAA8AAAAAAAAAAAAA&#10;AAAAiwQAAGRycy9kb3ducmV2LnhtbFBLBQYAAAAABAAEAPMAAACYBQAAAAA=&#10;" fillcolor="white [3201]" stroked="f" strokeweight=".5pt">
                <v:textbox>
                  <w:txbxContent>
                    <w:p w14:paraId="6FA160E1" w14:textId="31E92246" w:rsidR="004D2DED" w:rsidRPr="00A97B7D" w:rsidRDefault="004D2DED" w:rsidP="004D2DED">
                      <w:pPr>
                        <w:rPr>
                          <w:sz w:val="14"/>
                          <w:szCs w:val="14"/>
                        </w:rPr>
                      </w:pPr>
                      <w:r>
                        <w:rPr>
                          <w:sz w:val="14"/>
                          <w:szCs w:val="14"/>
                        </w:rPr>
                        <w:t xml:space="preserve">Aggregated Data </w:t>
                      </w:r>
                    </w:p>
                  </w:txbxContent>
                </v:textbox>
                <w10:wrap anchorx="margin"/>
              </v:shape>
            </w:pict>
          </mc:Fallback>
        </mc:AlternateContent>
      </w:r>
    </w:p>
    <w:p w14:paraId="5DA307C2" w14:textId="1D66B757"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4496" behindDoc="0" locked="0" layoutInCell="1" allowOverlap="1" wp14:anchorId="089445DF" wp14:editId="3E4E6CB0">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E2A32F" id="Straight Arrow Connector 20" o:spid="_x0000_s1026" type="#_x0000_t32" style="position:absolute;margin-left:260.95pt;margin-top:5.85pt;width:29.4pt;height:14.4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0400" behindDoc="0" locked="0" layoutInCell="1" allowOverlap="1" wp14:anchorId="001EEFDB" wp14:editId="313CFF28">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FA4F27" id="Straight Arrow Connector 16" o:spid="_x0000_s1026" type="#_x0000_t32" style="position:absolute;margin-left:129.6pt;margin-top:4.15pt;width:43.2pt;height:10.95pt;flip: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8352" behindDoc="0" locked="0" layoutInCell="1" allowOverlap="1" wp14:anchorId="5783AD46" wp14:editId="748FFE95">
                <wp:simplePos x="0" y="0"/>
                <wp:positionH relativeFrom="column">
                  <wp:posOffset>3767328</wp:posOffset>
                </wp:positionH>
                <wp:positionV relativeFrom="paragraph">
                  <wp:posOffset>8712</wp:posOffset>
                </wp:positionV>
                <wp:extent cx="1169873" cy="497434"/>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873" cy="497434"/>
                        </a:xfrm>
                        <a:prstGeom prst="rect">
                          <a:avLst/>
                        </a:prstGeom>
                        <a:solidFill>
                          <a:schemeClr val="lt1"/>
                        </a:solidFill>
                        <a:ln w="6350">
                          <a:noFill/>
                        </a:ln>
                      </wps:spPr>
                      <wps:txb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83AD46" id="_x0000_s1042" type="#_x0000_t202" style="position:absolute;left:0;text-align:left;margin-left:296.65pt;margin-top:.7pt;width:92.1pt;height:39.1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" fillcolor="white [3201]" stroked="f" strokeweight=".5pt">
                <v:textbo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v:textbox>
              </v:shape>
            </w:pict>
          </mc:Fallback>
        </mc:AlternateContent>
      </w:r>
      <w:r w:rsidR="004D2DE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23BC15C3" wp14:editId="5433743F">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271F812" w14:textId="7A5EEA93" w:rsidR="004D2DED" w:rsidRPr="00A97B7D" w:rsidRDefault="004D2DED" w:rsidP="004D2DED">
                            <w:pPr>
                              <w:rPr>
                                <w:sz w:val="14"/>
                                <w:szCs w:val="14"/>
                              </w:rPr>
                            </w:pPr>
                            <w:r>
                              <w:rPr>
                                <w:sz w:val="14"/>
                                <w:szCs w:val="14"/>
                              </w:rPr>
                              <w:t xml:space="preserve">Data </w:t>
                            </w:r>
                            <w:r w:rsidR="0003212F">
                              <w:rPr>
                                <w:sz w:val="14"/>
                                <w:szCs w:val="14"/>
                              </w:rPr>
                              <w:t>Extraction</w:t>
                            </w:r>
                            <w:r>
                              <w:rPr>
                                <w:sz w:val="14"/>
                                <w:szCs w:val="1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C15C3" id="_x0000_s1043" type="#_x0000_t202" style="position:absolute;left:0;text-align:left;margin-left:37.4pt;margin-top:6.95pt;width:90.45pt;height:18.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IZYFHcxAgAAXAQAAA4AAAAAAAAAAAAAAAAA&#10;LgIAAGRycy9lMm9Eb2MueG1sUEsBAi0AFAAGAAgAAAAhAEk25a/gAAAACAEAAA8AAAAAAAAAAAAA&#10;AAAAiwQAAGRycy9kb3ducmV2LnhtbFBLBQYAAAAABAAEAPMAAACYBQAAAAA=&#10;" fillcolor="white [3201]" stroked="f" strokeweight=".5pt">
                <v:textbox>
                  <w:txbxContent>
                    <w:p w14:paraId="0271F812" w14:textId="7A5EEA93" w:rsidR="004D2DED" w:rsidRPr="00A97B7D" w:rsidRDefault="004D2DED" w:rsidP="004D2DED">
                      <w:pPr>
                        <w:rPr>
                          <w:sz w:val="14"/>
                          <w:szCs w:val="14"/>
                        </w:rPr>
                      </w:pPr>
                      <w:r>
                        <w:rPr>
                          <w:sz w:val="14"/>
                          <w:szCs w:val="14"/>
                        </w:rPr>
                        <w:t xml:space="preserve">Data </w:t>
                      </w:r>
                      <w:r w:rsidR="0003212F">
                        <w:rPr>
                          <w:sz w:val="14"/>
                          <w:szCs w:val="14"/>
                        </w:rPr>
                        <w:t>Extraction</w:t>
                      </w:r>
                      <w:r>
                        <w:rPr>
                          <w:sz w:val="14"/>
                          <w:szCs w:val="14"/>
                        </w:rPr>
                        <w:t xml:space="preserve"> </w:t>
                      </w:r>
                    </w:p>
                  </w:txbxContent>
                </v:textbox>
              </v:shape>
            </w:pict>
          </mc:Fallback>
        </mc:AlternateContent>
      </w:r>
    </w:p>
    <w:p w14:paraId="4FB78B5E" w14:textId="7A411102"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6544" behindDoc="0" locked="0" layoutInCell="1" allowOverlap="1" wp14:anchorId="2D367CA1" wp14:editId="3D1BDE58">
                <wp:simplePos x="0" y="0"/>
                <wp:positionH relativeFrom="column">
                  <wp:posOffset>3357575</wp:posOffset>
                </wp:positionH>
                <wp:positionV relativeFrom="paragraph">
                  <wp:posOffset>108560</wp:posOffset>
                </wp:positionV>
                <wp:extent cx="336601" cy="599668"/>
                <wp:effectExtent l="0" t="38100" r="63500" b="29210"/>
                <wp:wrapNone/>
                <wp:docPr id="1347684859" name="Straight Arrow Connector 22"/>
                <wp:cNvGraphicFramePr/>
                <a:graphic xmlns:a="http://schemas.openxmlformats.org/drawingml/2006/main">
                  <a:graphicData uri="http://schemas.microsoft.com/office/word/2010/wordprocessingShape">
                    <wps:wsp>
                      <wps:cNvCnPr/>
                      <wps:spPr>
                        <a:xfrm flipV="1">
                          <a:off x="0" y="0"/>
                          <a:ext cx="336601" cy="5996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9D11DC" id="Straight Arrow Connector 22" o:spid="_x0000_s1026" type="#_x0000_t32" style="position:absolute;margin-left:264.4pt;margin-top:8.55pt;width:26.5pt;height:47.2pt;flip:y;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5520" behindDoc="0" locked="0" layoutInCell="1" allowOverlap="1" wp14:anchorId="649C8869" wp14:editId="13EF43C3">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96F87D" id="Straight Arrow Connector 21" o:spid="_x0000_s1026" type="#_x0000_t32" style="position:absolute;margin-left:262.65pt;margin-top:6.8pt;width:27.05pt;height:21.3pt;flip:y;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2448" behindDoc="0" locked="0" layoutInCell="1" allowOverlap="1" wp14:anchorId="61857BBA" wp14:editId="5D096B30">
                <wp:simplePos x="0" y="0"/>
                <wp:positionH relativeFrom="column">
                  <wp:posOffset>1645564</wp:posOffset>
                </wp:positionH>
                <wp:positionV relativeFrom="paragraph">
                  <wp:posOffset>57353</wp:posOffset>
                </wp:positionV>
                <wp:extent cx="548996" cy="651053"/>
                <wp:effectExtent l="0" t="0" r="60960" b="53975"/>
                <wp:wrapNone/>
                <wp:docPr id="407808157" name="Straight Arrow Connector 18"/>
                <wp:cNvGraphicFramePr/>
                <a:graphic xmlns:a="http://schemas.openxmlformats.org/drawingml/2006/main">
                  <a:graphicData uri="http://schemas.microsoft.com/office/word/2010/wordprocessingShape">
                    <wps:wsp>
                      <wps:cNvCnPr/>
                      <wps:spPr>
                        <a:xfrm>
                          <a:off x="0" y="0"/>
                          <a:ext cx="548996" cy="651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FB7E01" id="Straight Arrow Connector 18" o:spid="_x0000_s1026" type="#_x0000_t32" style="position:absolute;margin-left:129.55pt;margin-top:4.5pt;width:43.25pt;height:51.2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1424" behindDoc="0" locked="0" layoutInCell="1" allowOverlap="1" wp14:anchorId="0AFA2758" wp14:editId="786681DC">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997843" id="Straight Arrow Connector 17" o:spid="_x0000_s1026" type="#_x0000_t32" style="position:absolute;margin-left:129.6pt;margin-top:3.35pt;width:44.95pt;height:23.6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" strokecolor="#4472c4 [3204]" strokeweight=".5pt">
                <v:stroke endarrow="block" joinstyle="miter"/>
              </v:shape>
            </w:pict>
          </mc:Fallback>
        </mc:AlternateContent>
      </w:r>
    </w:p>
    <w:p w14:paraId="43F3D1C5" w14:textId="03348252"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9616" behindDoc="0" locked="0" layoutInCell="1" allowOverlap="1" wp14:anchorId="1078352C" wp14:editId="600F3750">
                <wp:simplePos x="0" y="0"/>
                <wp:positionH relativeFrom="column">
                  <wp:posOffset>943661</wp:posOffset>
                </wp:positionH>
                <wp:positionV relativeFrom="paragraph">
                  <wp:posOffset>142977</wp:posOffset>
                </wp:positionV>
                <wp:extent cx="7315" cy="965835"/>
                <wp:effectExtent l="76200" t="38100" r="69215" b="2476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7315" cy="965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1D0A52" id="Straight Arrow Connector 25" o:spid="_x0000_s1026" type="#_x0000_t32" style="position:absolute;margin-left:74.3pt;margin-top:11.25pt;width:.6pt;height:76.05pt;flip:x 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0160" behindDoc="0" locked="0" layoutInCell="1" allowOverlap="1" wp14:anchorId="77131BA2" wp14:editId="5D2FE4DC">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04F32BB4" w14:textId="09AF282A" w:rsidR="004D2DED" w:rsidRPr="00A97B7D" w:rsidRDefault="004D2DED" w:rsidP="004D2DED">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31BA2" id="_x0000_s1044" type="#_x0000_t202" style="position:absolute;left:0;text-align:left;margin-left:173.95pt;margin-top:2.65pt;width:84.65pt;height:16.1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1xd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Pze8geqIODjoRsRbvlRY7Ir58MIczgS2jnMenvGQGjAZnCRKduB+/u0++iNVaKWkwRkrqf+x&#10;Z05Qor8ZJPFzfzSKQ5mU0XgyQMXdWja3FrOvF4AI9HGjLE9i9A/6LEoH9RuuwzxmRRMzHHOXNJzF&#10;RegmH9eJi/k8OeEYWhZWZm15DB0Rj1S8tm/M2RNfAZl+gvM0suIdbZ1vfGlgvg8gVeI0At2hesIf&#10;RzhRfVq3uCO3evK6/hRmv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4NcXTECAABcBAAADgAAAAAAAAAAAAAAAAAu&#10;AgAAZHJzL2Uyb0RvYy54bWxQSwECLQAUAAYACAAAACEAjHccSt8AAAAIAQAADwAAAAAAAAAAAAAA&#10;AACLBAAAZHJzL2Rvd25yZXYueG1sUEsFBgAAAAAEAAQA8wAAAJcFAAAAAA==&#10;" fillcolor="white [3201]" stroked="f" strokeweight=".5pt">
                <v:textbox>
                  <w:txbxContent>
                    <w:p w14:paraId="04F32BB4" w14:textId="09AF282A" w:rsidR="004D2DED" w:rsidRPr="00A97B7D" w:rsidRDefault="004D2DED" w:rsidP="004D2DED">
                      <w:pPr>
                        <w:rPr>
                          <w:sz w:val="14"/>
                          <w:szCs w:val="14"/>
                        </w:rPr>
                      </w:pPr>
                      <w:r>
                        <w:rPr>
                          <w:sz w:val="14"/>
                          <w:szCs w:val="14"/>
                        </w:rPr>
                        <w:t>Time Series Data</w:t>
                      </w:r>
                    </w:p>
                  </w:txbxContent>
                </v:textbox>
                <w10:wrap anchorx="margin"/>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6064" behindDoc="0" locked="0" layoutInCell="1" allowOverlap="1" wp14:anchorId="6082E865" wp14:editId="2CD45A86">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F4793" id="Flowchart: Process 1" o:spid="_x0000_s1026" type="#_x0000_t109" style="position:absolute;margin-left:173.4pt;margin-top:.35pt;width:90.45pt;height:21.3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" fillcolor="white [3212]" strokecolor="black [3213]" strokeweight="1pt">
                <w10:wrap anchorx="margin"/>
              </v:shape>
            </w:pict>
          </mc:Fallback>
        </mc:AlternateContent>
      </w:r>
    </w:p>
    <w:p w14:paraId="0BD3206D" w14:textId="7D54912F"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7568" behindDoc="0" locked="0" layoutInCell="1" allowOverlap="1" wp14:anchorId="3052AACA" wp14:editId="60780F19">
                <wp:simplePos x="0" y="0"/>
                <wp:positionH relativeFrom="column">
                  <wp:posOffset>4411067</wp:posOffset>
                </wp:positionH>
                <wp:positionV relativeFrom="paragraph">
                  <wp:posOffset>52857</wp:posOffset>
                </wp:positionV>
                <wp:extent cx="0" cy="863194"/>
                <wp:effectExtent l="0" t="0" r="38100" b="32385"/>
                <wp:wrapNone/>
                <wp:docPr id="1084697784" name="Straight Connector 23"/>
                <wp:cNvGraphicFramePr/>
                <a:graphic xmlns:a="http://schemas.openxmlformats.org/drawingml/2006/main">
                  <a:graphicData uri="http://schemas.microsoft.com/office/word/2010/wordprocessingShape">
                    <wps:wsp>
                      <wps:cNvCnPr/>
                      <wps:spPr>
                        <a:xfrm>
                          <a:off x="0" y="0"/>
                          <a:ext cx="0" cy="86319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C2F7E8" id="Straight Connector 23" o:spid="_x0000_s1026" style="position:absolute;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35pt,4.15pt" to="347.35pt,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" strokecolor="#4472c4 [3204]" strokeweight=".5pt">
                <v:stroke joinstyle="miter"/>
              </v:line>
            </w:pict>
          </mc:Fallback>
        </mc:AlternateContent>
      </w:r>
    </w:p>
    <w:p w14:paraId="4BA68BF4" w14:textId="5AF591F4" w:rsidR="00875632" w:rsidRDefault="004173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1968" behindDoc="0" locked="0" layoutInCell="1" allowOverlap="1" wp14:anchorId="7D6075CC" wp14:editId="486FB37D">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7B46A" id="Flowchart: Process 1" o:spid="_x0000_s1026" type="#_x0000_t109" style="position:absolute;margin-left:173.4pt;margin-top:4pt;width:91pt;height:21.2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2208" behindDoc="0" locked="0" layoutInCell="1" allowOverlap="1" wp14:anchorId="78AC3830" wp14:editId="6167675E">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1D372B76" w14:textId="443DFD50" w:rsidR="0041739E" w:rsidRPr="00A97B7D" w:rsidRDefault="0041739E" w:rsidP="0041739E">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C3830" id="_x0000_s1045" type="#_x0000_t202" style="position:absolute;left:0;text-align:left;margin-left:174.55pt;margin-top:5.75pt;width:84.05pt;height:16.1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" fillcolor="white [3201]" stroked="f" strokeweight=".5pt">
                <v:textbox>
                  <w:txbxContent>
                    <w:p w14:paraId="1D372B76" w14:textId="443DFD50" w:rsidR="0041739E" w:rsidRPr="00A97B7D" w:rsidRDefault="0041739E" w:rsidP="0041739E">
                      <w:pPr>
                        <w:rPr>
                          <w:sz w:val="14"/>
                          <w:szCs w:val="14"/>
                        </w:rPr>
                      </w:pPr>
                      <w:r>
                        <w:rPr>
                          <w:sz w:val="14"/>
                          <w:szCs w:val="14"/>
                        </w:rPr>
                        <w:t xml:space="preserve">Feature Engineering </w:t>
                      </w:r>
                    </w:p>
                  </w:txbxContent>
                </v:textbox>
                <w10:wrap anchorx="margin"/>
              </v:shape>
            </w:pict>
          </mc:Fallback>
        </mc:AlternateContent>
      </w:r>
    </w:p>
    <w:p w14:paraId="611426A6" w14:textId="1D3F4892"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49EC0FB" w14:textId="6D967B1F" w:rsidR="00875632" w:rsidRDefault="004D2DED"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061CD2D1" w14:textId="1FCFC07D" w:rsidR="00875632" w:rsidRDefault="003A0823"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7808" behindDoc="0" locked="0" layoutInCell="1" allowOverlap="1" wp14:anchorId="5F85273D" wp14:editId="39B85324">
                <wp:simplePos x="0" y="0"/>
                <wp:positionH relativeFrom="margin">
                  <wp:posOffset>2304288</wp:posOffset>
                </wp:positionH>
                <wp:positionV relativeFrom="paragraph">
                  <wp:posOffset>7291</wp:posOffset>
                </wp:positionV>
                <wp:extent cx="1667866" cy="204546"/>
                <wp:effectExtent l="0" t="0" r="27940" b="6223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04546"/>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5273D" id="Speech Bubble: Rectangle with Corners Rounded 31" o:spid="_x0000_s1046" type="#_x0000_t62" style="position:absolute;left:0;text-align:left;margin-left:181.45pt;margin-top:.55pt;width:131.35pt;height:16.1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" adj="6300,24300" fillcolor="white [3212]" strokecolor="#09101d [484]" strokeweight="1pt">
                <v:textbo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2C28844" w14:textId="79525DF5"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8592" behindDoc="0" locked="0" layoutInCell="1" allowOverlap="1" wp14:anchorId="1B680CF7" wp14:editId="223D736C">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5E1630" id="Straight Connector 24" o:spid="_x0000_s1026" style="position:absolute;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" strokecolor="#4472c4 [3204]" strokeweight=".5pt">
                <v:stroke joinstyle="miter"/>
              </v:line>
            </w:pict>
          </mc:Fallback>
        </mc:AlternateContent>
      </w:r>
    </w:p>
    <w:p w14:paraId="5DAB60FB" w14:textId="77777777"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260FBB3B" w14:textId="63E4AC40" w:rsidR="000A6CD6" w:rsidRDefault="000A6CD6" w:rsidP="00226875">
      <w:pPr>
        <w:pStyle w:val="NormalWeb"/>
        <w:suppressAutoHyphens/>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3</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Prepara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2B3655F5" w14:textId="448E91A9"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A7A19DA" w14:textId="77777777"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E9DF967" w14:textId="60D99153" w:rsidR="00813930" w:rsidRDefault="00DB4EAF" w:rsidP="00226875">
      <w:pPr>
        <w:pStyle w:val="ListParagraph"/>
        <w:suppressAutoHyphens/>
      </w:pPr>
      <w:r>
        <w:t>The colonoscopy data used in this research will be extracted from the Bowel Screening database (SQL Server). SQL will be framed joining multiple tables, n</w:t>
      </w:r>
      <w:r w:rsidR="00963E77">
        <w:t>o sensitive personal data is required for thesis and hence will not be extracted.</w:t>
      </w:r>
      <w:r w:rsidR="002503CC">
        <w:t xml:space="preserve"> Census data </w:t>
      </w:r>
      <w:r w:rsidR="009F5061">
        <w:t>will be</w:t>
      </w:r>
      <w:r w:rsidR="002503CC">
        <w:t xml:space="preserve"> obtained from the CSO website. </w:t>
      </w:r>
      <w:r w:rsidR="009F5061">
        <w:t xml:space="preserve">The two sets of data will be saved in a </w:t>
      </w:r>
      <w:r w:rsidR="00127944">
        <w:t>.</w:t>
      </w:r>
      <w:r w:rsidR="009F5061">
        <w:t>csv file</w:t>
      </w:r>
      <w:r w:rsidR="003C7B05">
        <w:t xml:space="preserve"> and will be extracted in the jupyter notebook to be used for further analysis. Different data frames are created from </w:t>
      </w:r>
      <w:r w:rsidR="004B5886">
        <w:t>this original dataset</w:t>
      </w:r>
      <w:r w:rsidR="003C7B05">
        <w:t xml:space="preserve">, </w:t>
      </w:r>
      <w:r w:rsidR="004B5886">
        <w:t xml:space="preserve">the gender, months will be decoded to assist in the analysis. </w:t>
      </w:r>
      <w:r w:rsidR="00730C7B">
        <w:t>To</w:t>
      </w:r>
      <w:r w:rsidR="004B5886">
        <w:t xml:space="preserve"> do a statistical analysis different level of aggregations are applied on different fields. The results will be noted and graphically represented. </w:t>
      </w:r>
      <w:r w:rsidR="008B53F0">
        <w:t xml:space="preserve">Mean colonoscopies, mean of census population will need to be calculated and stored in a data frame. The data preparation is an iterative process, the data </w:t>
      </w:r>
      <w:r w:rsidR="00F32267">
        <w:t>will need to</w:t>
      </w:r>
      <w:r w:rsidR="008B53F0">
        <w:t xml:space="preserve"> </w:t>
      </w:r>
      <w:r w:rsidR="00F32267">
        <w:t xml:space="preserve">aggregate grouped by age, gender for descriptive statistics. </w:t>
      </w:r>
      <w:r w:rsidR="008278EF">
        <w:t xml:space="preserve">Quarterly / Monthly / Weekly counts of colonoscopy will be created in each data frame and used for time series </w:t>
      </w:r>
      <w:r w:rsidR="00D2712E">
        <w:t>analysis.</w:t>
      </w:r>
      <w:r w:rsidR="008278EF">
        <w:t xml:space="preserve"> </w:t>
      </w:r>
      <w:r w:rsidR="00D2712E">
        <w:t xml:space="preserve"> </w:t>
      </w:r>
      <w:r w:rsidR="00127944">
        <w:t xml:space="preserve">Data preparation is further done for different regression models. </w:t>
      </w:r>
      <w:r w:rsidR="003C00A3">
        <w:t>Feature Engineering techniques are applied to tune the model in order to obtain higher efficiency in the models.</w:t>
      </w:r>
    </w:p>
    <w:p w14:paraId="17ED8898" w14:textId="1E4E43ED"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Analysis</w:t>
      </w:r>
      <w:r w:rsidR="003C00A3">
        <w:rPr>
          <w:rFonts w:asciiTheme="minorHAnsi" w:eastAsiaTheme="minorHAnsi" w:hAnsiTheme="minorHAnsi" w:cstheme="minorBidi"/>
          <w:kern w:val="2"/>
          <w:sz w:val="22"/>
          <w:szCs w:val="22"/>
          <w:lang w:eastAsia="en-US"/>
          <w14:ligatures w14:val="standardContextual"/>
        </w:rPr>
        <w:t>:</w:t>
      </w:r>
    </w:p>
    <w:p w14:paraId="41186D49" w14:textId="4850B3B0" w:rsidR="003A0823" w:rsidRDefault="003A0823"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C844A22" w14:textId="127B0F94" w:rsidR="003A0823" w:rsidRDefault="00C16C38"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1904" behindDoc="1" locked="0" layoutInCell="1" allowOverlap="1" wp14:anchorId="27D8B52A" wp14:editId="33D3896F">
                <wp:simplePos x="0" y="0"/>
                <wp:positionH relativeFrom="margin">
                  <wp:posOffset>1675053</wp:posOffset>
                </wp:positionH>
                <wp:positionV relativeFrom="paragraph">
                  <wp:posOffset>99695</wp:posOffset>
                </wp:positionV>
                <wp:extent cx="1609344" cy="1623974"/>
                <wp:effectExtent l="0" t="0" r="10160" b="14605"/>
                <wp:wrapNone/>
                <wp:docPr id="1100545825" name="Flowchart: Process 1"/>
                <wp:cNvGraphicFramePr/>
                <a:graphic xmlns:a="http://schemas.openxmlformats.org/drawingml/2006/main">
                  <a:graphicData uri="http://schemas.microsoft.com/office/word/2010/wordprocessingShape">
                    <wps:wsp>
                      <wps:cNvSpPr/>
                      <wps:spPr>
                        <a:xfrm>
                          <a:off x="0" y="0"/>
                          <a:ext cx="1609344" cy="162397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D4E77" id="Flowchart: Process 1" o:spid="_x0000_s1026" type="#_x0000_t109" style="position:absolute;margin-left:131.9pt;margin-top:7.85pt;width:126.7pt;height:127.85pt;z-index:-251544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" fillcolor="white [3212]" strokecolor="black [3213]" strokeweight="1pt">
                <w10:wrap anchorx="margin"/>
              </v:shape>
            </w:pict>
          </mc:Fallback>
        </mc:AlternateContent>
      </w:r>
    </w:p>
    <w:p w14:paraId="597658FD" w14:textId="3D5B936A" w:rsidR="003A0823" w:rsidRDefault="00C16C38"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8239" behindDoc="0" locked="0" layoutInCell="1" allowOverlap="1" wp14:anchorId="27EFC8C9" wp14:editId="2BC09773">
                <wp:simplePos x="0" y="0"/>
                <wp:positionH relativeFrom="margin">
                  <wp:posOffset>1813510</wp:posOffset>
                </wp:positionH>
                <wp:positionV relativeFrom="paragraph">
                  <wp:posOffset>32385</wp:posOffset>
                </wp:positionV>
                <wp:extent cx="1302106" cy="373075"/>
                <wp:effectExtent l="0" t="0" r="12700" b="27305"/>
                <wp:wrapNone/>
                <wp:docPr id="73518704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A5C2A" id="Flowchart: Process 1" o:spid="_x0000_s1026" type="#_x0000_t109" style="position:absolute;margin-left:142.8pt;margin-top:2.55pt;width:102.55pt;height:29.4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3952" behindDoc="0" locked="0" layoutInCell="1" allowOverlap="1" wp14:anchorId="675FB0C7" wp14:editId="5AC0B2F6">
                <wp:simplePos x="0" y="0"/>
                <wp:positionH relativeFrom="column">
                  <wp:posOffset>1880006</wp:posOffset>
                </wp:positionH>
                <wp:positionV relativeFrom="paragraph">
                  <wp:posOffset>84226</wp:posOffset>
                </wp:positionV>
                <wp:extent cx="1207008" cy="204318"/>
                <wp:effectExtent l="0" t="0" r="0" b="5715"/>
                <wp:wrapNone/>
                <wp:docPr id="1370403945" name="Text Box 2"/>
                <wp:cNvGraphicFramePr/>
                <a:graphic xmlns:a="http://schemas.openxmlformats.org/drawingml/2006/main">
                  <a:graphicData uri="http://schemas.microsoft.com/office/word/2010/wordprocessingShape">
                    <wps:wsp>
                      <wps:cNvSpPr txBox="1"/>
                      <wps:spPr>
                        <a:xfrm>
                          <a:off x="0" y="0"/>
                          <a:ext cx="1207008" cy="204318"/>
                        </a:xfrm>
                        <a:prstGeom prst="rect">
                          <a:avLst/>
                        </a:prstGeom>
                        <a:solidFill>
                          <a:schemeClr val="lt1"/>
                        </a:solidFill>
                        <a:ln w="6350">
                          <a:noFill/>
                        </a:ln>
                      </wps:spPr>
                      <wps:txbx>
                        <w:txbxContent>
                          <w:p w14:paraId="7BC01ACE" w14:textId="6C9BCA14" w:rsidR="002A451B" w:rsidRPr="00A97B7D" w:rsidRDefault="002A451B" w:rsidP="002A451B">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FB0C7" id="_x0000_s1047" type="#_x0000_t202" style="position:absolute;left:0;text-align:left;margin-left:148.05pt;margin-top:6.65pt;width:95.05pt;height:16.1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" fillcolor="white [3201]" stroked="f" strokeweight=".5pt">
                <v:textbox>
                  <w:txbxContent>
                    <w:p w14:paraId="7BC01ACE" w14:textId="6C9BCA14" w:rsidR="002A451B" w:rsidRPr="00A97B7D" w:rsidRDefault="002A451B" w:rsidP="002A451B">
                      <w:pPr>
                        <w:rPr>
                          <w:sz w:val="14"/>
                          <w:szCs w:val="14"/>
                        </w:rPr>
                      </w:pPr>
                      <w:r>
                        <w:rPr>
                          <w:sz w:val="14"/>
                          <w:szCs w:val="14"/>
                        </w:rPr>
                        <w:t>Exploratory Data Analysis</w:t>
                      </w:r>
                    </w:p>
                  </w:txbxContent>
                </v:textbox>
              </v:shape>
            </w:pict>
          </mc:Fallback>
        </mc:AlternateContent>
      </w:r>
    </w:p>
    <w:p w14:paraId="4D90125E" w14:textId="561688DD" w:rsidR="003A0823" w:rsidRDefault="003A0823"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24C0F1E1" w14:textId="6EA29B7A" w:rsidR="003A0823" w:rsidRDefault="003A0823"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716D3D15" w14:textId="4D3DC9E8" w:rsidR="003A0823" w:rsidRDefault="00CD1E4D"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9312" behindDoc="0" locked="0" layoutInCell="1" allowOverlap="1" wp14:anchorId="4633FCB1" wp14:editId="3ED85A29">
                <wp:simplePos x="0" y="0"/>
                <wp:positionH relativeFrom="column">
                  <wp:posOffset>3915508</wp:posOffset>
                </wp:positionH>
                <wp:positionV relativeFrom="paragraph">
                  <wp:posOffset>131837</wp:posOffset>
                </wp:positionV>
                <wp:extent cx="994410" cy="210576"/>
                <wp:effectExtent l="0" t="0" r="0" b="0"/>
                <wp:wrapNone/>
                <wp:docPr id="122249640" name="Text Box 2"/>
                <wp:cNvGraphicFramePr/>
                <a:graphic xmlns:a="http://schemas.openxmlformats.org/drawingml/2006/main">
                  <a:graphicData uri="http://schemas.microsoft.com/office/word/2010/wordprocessingShape">
                    <wps:wsp>
                      <wps:cNvSpPr txBox="1"/>
                      <wps:spPr>
                        <a:xfrm>
                          <a:off x="0" y="0"/>
                          <a:ext cx="994410" cy="210576"/>
                        </a:xfrm>
                        <a:prstGeom prst="rect">
                          <a:avLst/>
                        </a:prstGeom>
                        <a:solidFill>
                          <a:schemeClr val="lt1"/>
                        </a:solidFill>
                        <a:ln w="6350">
                          <a:noFill/>
                        </a:ln>
                      </wps:spPr>
                      <wps:txbx>
                        <w:txbxContent>
                          <w:p w14:paraId="02EDF952" w14:textId="72F12ED8" w:rsidR="00F51C31" w:rsidRPr="00A97B7D" w:rsidRDefault="00F51C31" w:rsidP="00F51C31">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3FCB1" id="_x0000_s1048" type="#_x0000_t202" style="position:absolute;left:0;text-align:left;margin-left:308.3pt;margin-top:10.4pt;width:78.3pt;height:16.6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" fillcolor="white [3201]" stroked="f" strokeweight=".5pt">
                <v:textbox>
                  <w:txbxContent>
                    <w:p w14:paraId="02EDF952" w14:textId="72F12ED8" w:rsidR="00F51C31" w:rsidRPr="00A97B7D" w:rsidRDefault="00F51C31" w:rsidP="00F51C31">
                      <w:pPr>
                        <w:rPr>
                          <w:sz w:val="14"/>
                          <w:szCs w:val="14"/>
                        </w:rPr>
                      </w:pPr>
                      <w:r>
                        <w:rPr>
                          <w:sz w:val="14"/>
                          <w:szCs w:val="14"/>
                        </w:rPr>
                        <w:t>Visualisation</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7264" behindDoc="0" locked="0" layoutInCell="1" allowOverlap="1" wp14:anchorId="0A4C2A5B" wp14:editId="05DC836E">
                <wp:simplePos x="0" y="0"/>
                <wp:positionH relativeFrom="margin">
                  <wp:posOffset>3776980</wp:posOffset>
                </wp:positionH>
                <wp:positionV relativeFrom="paragraph">
                  <wp:posOffset>9525</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932263" id="Flowchart: Process 1" o:spid="_x0000_s1026" type="#_x0000_t109" style="position:absolute;margin-left:297.4pt;margin-top:.75pt;width:102.5pt;height:29.9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9856" behindDoc="0" locked="0" layoutInCell="1" allowOverlap="1" wp14:anchorId="4B90D4BE" wp14:editId="591FAA6B">
                <wp:simplePos x="0" y="0"/>
                <wp:positionH relativeFrom="column">
                  <wp:posOffset>175056</wp:posOffset>
                </wp:positionH>
                <wp:positionV relativeFrom="paragraph">
                  <wp:posOffset>76327</wp:posOffset>
                </wp:positionV>
                <wp:extent cx="994867" cy="204826"/>
                <wp:effectExtent l="0" t="0" r="0" b="5080"/>
                <wp:wrapNone/>
                <wp:docPr id="1120695230"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2F4B43D8" w14:textId="77777777" w:rsidR="002A451B" w:rsidRPr="00A97B7D" w:rsidRDefault="002A451B" w:rsidP="002A451B">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0D4BE" id="_x0000_s1049" type="#_x0000_t202" style="position:absolute;left:0;text-align:left;margin-left:13.8pt;margin-top:6pt;width:78.35pt;height:16.1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" fillcolor="white [3201]" stroked="f" strokeweight=".5pt">
                <v:textbox>
                  <w:txbxContent>
                    <w:p w14:paraId="2F4B43D8" w14:textId="77777777" w:rsidR="002A451B" w:rsidRPr="00A97B7D" w:rsidRDefault="002A451B" w:rsidP="002A451B">
                      <w:pPr>
                        <w:rPr>
                          <w:sz w:val="14"/>
                          <w:szCs w:val="14"/>
                        </w:rPr>
                      </w:pPr>
                      <w:r>
                        <w:rPr>
                          <w:sz w:val="14"/>
                          <w:szCs w:val="14"/>
                        </w:rPr>
                        <w:t xml:space="preserve">Data Preparation </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6784" behindDoc="0" locked="0" layoutInCell="1" allowOverlap="1" wp14:anchorId="6A94D4FB" wp14:editId="77A7E0DF">
                <wp:simplePos x="0" y="0"/>
                <wp:positionH relativeFrom="margin">
                  <wp:align>left</wp:align>
                </wp:positionH>
                <wp:positionV relativeFrom="paragraph">
                  <wp:posOffset>190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72594" id="Flowchart: Process 1" o:spid="_x0000_s1026" type="#_x0000_t109" style="position:absolute;margin-left:0;margin-top:.15pt;width:102.5pt;height:28.75pt;z-index:251766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8048" behindDoc="0" locked="0" layoutInCell="1" allowOverlap="1" wp14:anchorId="583267F8" wp14:editId="2511AB9E">
                <wp:simplePos x="0" y="0"/>
                <wp:positionH relativeFrom="column">
                  <wp:posOffset>1886940</wp:posOffset>
                </wp:positionH>
                <wp:positionV relativeFrom="paragraph">
                  <wp:posOffset>8387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43EC0AAE" w14:textId="5E8994A8" w:rsidR="00C16C38" w:rsidRPr="00A97B7D" w:rsidRDefault="00C16C38" w:rsidP="00C16C38">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267F8" id="_x0000_s1050" type="#_x0000_t202" style="position:absolute;left:0;text-align:left;margin-left:148.6pt;margin-top:6.6pt;width:94.45pt;height:18.4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hQTMg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" fillcolor="white [3201]" stroked="f" strokeweight=".5pt">
                <v:textbox>
                  <w:txbxContent>
                    <w:p w14:paraId="43EC0AAE" w14:textId="5E8994A8" w:rsidR="00C16C38" w:rsidRPr="00A97B7D" w:rsidRDefault="00C16C38" w:rsidP="00C16C38">
                      <w:pPr>
                        <w:rPr>
                          <w:sz w:val="14"/>
                          <w:szCs w:val="14"/>
                        </w:rPr>
                      </w:pPr>
                      <w:r>
                        <w:rPr>
                          <w:sz w:val="14"/>
                          <w:szCs w:val="14"/>
                        </w:rPr>
                        <w:t>Descriptive Statistics</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6000" behindDoc="0" locked="0" layoutInCell="1" allowOverlap="1" wp14:anchorId="093A03ED" wp14:editId="55CAEA9C">
                <wp:simplePos x="0" y="0"/>
                <wp:positionH relativeFrom="margin">
                  <wp:posOffset>1813382</wp:posOffset>
                </wp:positionH>
                <wp:positionV relativeFrom="paragraph">
                  <wp:posOffset>3556</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AFF21" id="Flowchart: Process 1" o:spid="_x0000_s1026" type="#_x0000_t109" style="position:absolute;margin-left:142.8pt;margin-top:.3pt;width:102.55pt;height:29.4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" fillcolor="white [3212]" strokecolor="black [3213]" strokeweight="1pt">
                <w10:wrap anchorx="margin"/>
              </v:shape>
            </w:pict>
          </mc:Fallback>
        </mc:AlternateContent>
      </w:r>
    </w:p>
    <w:p w14:paraId="7AEAEEF7" w14:textId="4DFF110C" w:rsidR="002A451B" w:rsidRDefault="00CD1E4D"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5216" behindDoc="0" locked="0" layoutInCell="1" allowOverlap="1" wp14:anchorId="6AC330E8" wp14:editId="4FEA4E42">
                <wp:simplePos x="0" y="0"/>
                <wp:positionH relativeFrom="column">
                  <wp:posOffset>3329354</wp:posOffset>
                </wp:positionH>
                <wp:positionV relativeFrom="paragraph">
                  <wp:posOffset>28721</wp:posOffset>
                </wp:positionV>
                <wp:extent cx="416169" cy="45719"/>
                <wp:effectExtent l="0" t="38100" r="41275" b="88265"/>
                <wp:wrapNone/>
                <wp:docPr id="1996362529" name="Straight Arrow Connector 33"/>
                <wp:cNvGraphicFramePr/>
                <a:graphic xmlns:a="http://schemas.openxmlformats.org/drawingml/2006/main">
                  <a:graphicData uri="http://schemas.microsoft.com/office/word/2010/wordprocessingShape">
                    <wps:wsp>
                      <wps:cNvCnPr/>
                      <wps:spPr>
                        <a:xfrm>
                          <a:off x="0" y="0"/>
                          <a:ext cx="416169"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87873B" id="Straight Arrow Connector 33" o:spid="_x0000_s1026" type="#_x0000_t32" style="position:absolute;margin-left:262.15pt;margin-top:2.25pt;width:32.75pt;height:3.6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" strokecolor="#4472c4 [3204]" strokeweight=".5pt">
                <v:stroke endarrow="block" joinstyle="miter"/>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3168" behindDoc="0" locked="0" layoutInCell="1" allowOverlap="1" wp14:anchorId="6FC58679" wp14:editId="633EDDDC">
                <wp:simplePos x="0" y="0"/>
                <wp:positionH relativeFrom="column">
                  <wp:posOffset>1309421</wp:posOffset>
                </wp:positionH>
                <wp:positionV relativeFrom="paragraph">
                  <wp:posOffset>23393</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70E983" id="Straight Arrow Connector 33" o:spid="_x0000_s1026" type="#_x0000_t32" style="position:absolute;margin-left:103.1pt;margin-top:1.85pt;width:28.2pt;height:.6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" strokecolor="#4472c4 [3204]" strokeweight=".5pt">
                <v:stroke endarrow="block" joinstyle="miter"/>
              </v:shape>
            </w:pict>
          </mc:Fallback>
        </mc:AlternateContent>
      </w:r>
    </w:p>
    <w:p w14:paraId="7C18CA7A" w14:textId="317134DF" w:rsidR="002A451B" w:rsidRDefault="002A451B"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0E056B2A" w14:textId="70292F88" w:rsidR="003A0823" w:rsidRDefault="00C16C38"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2144" behindDoc="0" locked="0" layoutInCell="1" allowOverlap="1" wp14:anchorId="420DC483" wp14:editId="689DBD25">
                <wp:simplePos x="0" y="0"/>
                <wp:positionH relativeFrom="column">
                  <wp:posOffset>1886408</wp:posOffset>
                </wp:positionH>
                <wp:positionV relativeFrom="paragraph">
                  <wp:posOffset>54711</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5F7BBDBC" w14:textId="63DD8E31" w:rsidR="00C16C38" w:rsidRPr="00A97B7D" w:rsidRDefault="00C16C38" w:rsidP="00C16C38">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0DC483" id="_x0000_s1051" type="#_x0000_t202" style="position:absolute;left:0;text-align:left;margin-left:148.55pt;margin-top:4.3pt;width:94.45pt;height:18.4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" fillcolor="white [3201]" stroked="f" strokeweight=".5pt">
                <v:textbox>
                  <w:txbxContent>
                    <w:p w14:paraId="5F7BBDBC" w14:textId="63DD8E31" w:rsidR="00C16C38" w:rsidRPr="00A97B7D" w:rsidRDefault="00C16C38" w:rsidP="00C16C38">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0096" behindDoc="0" locked="0" layoutInCell="1" allowOverlap="1" wp14:anchorId="039536AC" wp14:editId="585CF856">
                <wp:simplePos x="0" y="0"/>
                <wp:positionH relativeFrom="margin">
                  <wp:posOffset>1813662</wp:posOffset>
                </wp:positionH>
                <wp:positionV relativeFrom="paragraph">
                  <wp:posOffset>3251</wp:posOffset>
                </wp:positionV>
                <wp:extent cx="1302106" cy="37307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71439B" id="Flowchart: Process 1" o:spid="_x0000_s1026" type="#_x0000_t109" style="position:absolute;margin-left:142.8pt;margin-top:.25pt;width:102.55pt;height:29.4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" fillcolor="white [3212]" strokecolor="black [3213]" strokeweight="1pt">
                <w10:wrap anchorx="margin"/>
              </v:shape>
            </w:pict>
          </mc:Fallback>
        </mc:AlternateContent>
      </w:r>
    </w:p>
    <w:p w14:paraId="75E1B8DC" w14:textId="67C79EEF" w:rsidR="002A451B" w:rsidRDefault="002A451B"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D831258" w14:textId="77777777" w:rsidR="00C979F0" w:rsidRDefault="00C979F0" w:rsidP="00226875">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626903F5" w14:textId="77777777" w:rsidR="00C979F0" w:rsidRDefault="00C979F0" w:rsidP="00226875">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3B17B3FF" w14:textId="3D3930CB" w:rsidR="00C979F0" w:rsidRDefault="00C979F0" w:rsidP="00226875">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4</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Analysis</w:t>
      </w:r>
      <w:r w:rsidRPr="002D6C96">
        <w:rPr>
          <w:rFonts w:asciiTheme="minorHAnsi" w:eastAsiaTheme="minorHAnsi" w:hAnsiTheme="minorHAnsi" w:cstheme="minorBidi"/>
          <w:i/>
          <w:iCs/>
          <w:kern w:val="2"/>
          <w:sz w:val="22"/>
          <w:szCs w:val="22"/>
          <w:lang w:eastAsia="en-US"/>
          <w14:ligatures w14:val="standardContextual"/>
        </w:rPr>
        <w:t xml:space="preserve"> phase.</w:t>
      </w:r>
    </w:p>
    <w:p w14:paraId="347266CC" w14:textId="47B9B9BF" w:rsidR="003C00A3" w:rsidRDefault="003841A5"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t>
      </w:r>
      <w:r w:rsidR="0018604C">
        <w:rPr>
          <w:rFonts w:asciiTheme="minorHAnsi" w:eastAsiaTheme="minorHAnsi" w:hAnsiTheme="minorHAnsi" w:cstheme="minorBidi"/>
          <w:kern w:val="2"/>
          <w:sz w:val="22"/>
          <w:szCs w:val="22"/>
          <w:lang w:eastAsia="en-US"/>
          <w14:ligatures w14:val="standardContextual"/>
        </w:rPr>
        <w:t>will be done in order to confirm</w:t>
      </w:r>
      <w:r>
        <w:rPr>
          <w:rFonts w:asciiTheme="minorHAnsi" w:eastAsiaTheme="minorHAnsi" w:hAnsiTheme="minorHAnsi" w:cstheme="minorBidi"/>
          <w:kern w:val="2"/>
          <w:sz w:val="22"/>
          <w:szCs w:val="22"/>
          <w:lang w:eastAsia="en-US"/>
          <w14:ligatures w14:val="standardContextual"/>
        </w:rPr>
        <w:t xml:space="preserve"> the outcomes of the </w:t>
      </w:r>
      <w:r w:rsidR="0018604C">
        <w:rPr>
          <w:rFonts w:asciiTheme="minorHAnsi" w:eastAsiaTheme="minorHAnsi" w:hAnsiTheme="minorHAnsi" w:cstheme="minorBidi"/>
          <w:kern w:val="2"/>
          <w:sz w:val="22"/>
          <w:szCs w:val="22"/>
          <w:lang w:eastAsia="en-US"/>
          <w14:ligatures w14:val="standardContextual"/>
        </w:rPr>
        <w:t>depth</w:t>
      </w:r>
      <w:r>
        <w:rPr>
          <w:rFonts w:asciiTheme="minorHAnsi" w:eastAsiaTheme="minorHAnsi" w:hAnsiTheme="minorHAnsi" w:cstheme="minorBidi"/>
          <w:kern w:val="2"/>
          <w:sz w:val="22"/>
          <w:szCs w:val="22"/>
          <w:lang w:eastAsia="en-US"/>
          <w14:ligatures w14:val="standardContextual"/>
        </w:rPr>
        <w:t xml:space="preserve"> </w:t>
      </w:r>
      <w:r w:rsidR="0018604C">
        <w:rPr>
          <w:rFonts w:asciiTheme="minorHAnsi" w:eastAsiaTheme="minorHAnsi" w:hAnsiTheme="minorHAnsi" w:cstheme="minorBidi"/>
          <w:kern w:val="2"/>
          <w:sz w:val="22"/>
          <w:szCs w:val="22"/>
          <w:lang w:eastAsia="en-US"/>
          <w14:ligatures w14:val="standardContextual"/>
        </w:rPr>
        <w:t xml:space="preserve">interview. PYTHON libraries are used to obtain a descriptive statistic, this is further analysed. Appropriate visualisation will need to be done for completing the analysis. </w:t>
      </w:r>
    </w:p>
    <w:p w14:paraId="1941D95A" w14:textId="77777777" w:rsidR="00813930" w:rsidRDefault="00813930" w:rsidP="00226875">
      <w:pPr>
        <w:pStyle w:val="ListParagraph"/>
        <w:suppressAutoHyphens/>
      </w:pPr>
    </w:p>
    <w:p w14:paraId="24422994" w14:textId="2CFA61FD"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 Building and Evaluation</w:t>
      </w:r>
      <w:r w:rsidR="00C979F0">
        <w:rPr>
          <w:rFonts w:asciiTheme="minorHAnsi" w:eastAsiaTheme="minorHAnsi" w:hAnsiTheme="minorHAnsi" w:cstheme="minorBidi"/>
          <w:kern w:val="2"/>
          <w:sz w:val="22"/>
          <w:szCs w:val="22"/>
          <w:lang w:eastAsia="en-US"/>
          <w14:ligatures w14:val="standardContextual"/>
        </w:rPr>
        <w:t>:</w:t>
      </w:r>
    </w:p>
    <w:p w14:paraId="72E4EF83" w14:textId="77777777" w:rsidR="007566AE" w:rsidRDefault="007566AE"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2564F9C" w14:textId="77777777" w:rsidR="007566AE" w:rsidRDefault="007566AE"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64A5448" w14:textId="5928E1D2" w:rsidR="007566AE" w:rsidRDefault="007566AE" w:rsidP="00226875">
      <w:pPr>
        <w:pStyle w:val="NormalWeb"/>
        <w:suppressAutoHyphens/>
        <w:spacing w:before="0" w:beforeAutospacing="0" w:after="0" w:afterAutospacing="0"/>
        <w:ind w:left="360"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664EFAE9" w14:textId="73D90A1A" w:rsidR="00C979F0" w:rsidRDefault="00ED121B" w:rsidP="00226875">
      <w:pPr>
        <w:pStyle w:val="ListParagraph"/>
        <w:suppressAutoHyphens/>
        <w:ind w:left="2160"/>
      </w:pPr>
      <w:r>
        <w:rPr>
          <w:noProof/>
        </w:rPr>
        <mc:AlternateContent>
          <mc:Choice Requires="wps">
            <w:drawing>
              <wp:anchor distT="0" distB="0" distL="114300" distR="114300" simplePos="0" relativeHeight="251821056" behindDoc="1" locked="0" layoutInCell="1" allowOverlap="1" wp14:anchorId="5FD55C43" wp14:editId="18377278">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70CD88" id="Flowchart: Process 1" o:spid="_x0000_s1026" type="#_x0000_t109" style="position:absolute;margin-left:130.2pt;margin-top:5.6pt;width:108.3pt;height:28.8pt;z-index:-251495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19008" behindDoc="0" locked="0" layoutInCell="1" allowOverlap="1" wp14:anchorId="7271A7CB" wp14:editId="4A57B0B7">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2A65BF19" w14:textId="7F38DA3E" w:rsidR="00125101" w:rsidRPr="00A97B7D" w:rsidRDefault="00ED121B" w:rsidP="00125101">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1A7CB" id="_x0000_s1052" type="#_x0000_t202" style="position:absolute;left:0;text-align:left;margin-left:139.4pt;margin-top:7.9pt;width:94.45pt;height:24.1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XQMg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" fillcolor="white [3201]" stroked="f" strokeweight=".5pt">
                <v:textbox>
                  <w:txbxContent>
                    <w:p w14:paraId="2A65BF19" w14:textId="7F38DA3E" w:rsidR="00125101" w:rsidRPr="00A97B7D" w:rsidRDefault="00ED121B" w:rsidP="00125101">
                      <w:pPr>
                        <w:rPr>
                          <w:sz w:val="14"/>
                          <w:szCs w:val="14"/>
                        </w:rPr>
                      </w:pPr>
                      <w:r>
                        <w:rPr>
                          <w:sz w:val="14"/>
                          <w:szCs w:val="14"/>
                        </w:rPr>
                        <w:t>Check for Trend/Seasonality</w:t>
                      </w:r>
                    </w:p>
                  </w:txbxContent>
                </v:textbox>
              </v:shape>
            </w:pict>
          </mc:Fallback>
        </mc:AlternateContent>
      </w:r>
    </w:p>
    <w:p w14:paraId="55E760DA" w14:textId="66896EF4" w:rsidR="00C979F0" w:rsidRDefault="00ED121B" w:rsidP="00226875">
      <w:pPr>
        <w:pStyle w:val="ListParagraph"/>
        <w:suppressAutoHyphens/>
        <w:ind w:left="2880"/>
      </w:pPr>
      <w:r>
        <w:rPr>
          <w:noProof/>
        </w:rPr>
        <mc:AlternateContent>
          <mc:Choice Requires="wps">
            <w:drawing>
              <wp:anchor distT="0" distB="0" distL="114300" distR="114300" simplePos="0" relativeHeight="251805696" behindDoc="0" locked="0" layoutInCell="1" allowOverlap="1" wp14:anchorId="20DA693C" wp14:editId="6D442160">
                <wp:simplePos x="0" y="0"/>
                <wp:positionH relativeFrom="column">
                  <wp:posOffset>768096</wp:posOffset>
                </wp:positionH>
                <wp:positionV relativeFrom="paragraph">
                  <wp:posOffset>73049</wp:posOffset>
                </wp:positionV>
                <wp:extent cx="863473" cy="465125"/>
                <wp:effectExtent l="0" t="38100" r="51435" b="30480"/>
                <wp:wrapNone/>
                <wp:docPr id="1932224100" name="Straight Arrow Connector 34"/>
                <wp:cNvGraphicFramePr/>
                <a:graphic xmlns:a="http://schemas.openxmlformats.org/drawingml/2006/main">
                  <a:graphicData uri="http://schemas.microsoft.com/office/word/2010/wordprocessingShape">
                    <wps:wsp>
                      <wps:cNvCnPr/>
                      <wps:spPr>
                        <a:xfrm flipV="1">
                          <a:off x="0" y="0"/>
                          <a:ext cx="863473" cy="465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5871CC" id="Straight Arrow Connector 34" o:spid="_x0000_s1026" type="#_x0000_t32" style="position:absolute;margin-left:60.5pt;margin-top:5.75pt;width:68pt;height:36.6pt;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" strokecolor="#4472c4 [3204]" strokeweight=".5pt">
                <v:stroke endarrow="block" joinstyle="miter"/>
              </v:shape>
            </w:pict>
          </mc:Fallback>
        </mc:AlternateContent>
      </w:r>
    </w:p>
    <w:p w14:paraId="4E6D5CF8" w14:textId="3E3C98CB" w:rsidR="00C979F0" w:rsidRDefault="00ED121B" w:rsidP="00226875">
      <w:pPr>
        <w:pStyle w:val="ListParagraph"/>
        <w:suppressAutoHyphens/>
        <w:ind w:left="2880"/>
      </w:pPr>
      <w:r>
        <w:rPr>
          <w:noProof/>
        </w:rPr>
        <mc:AlternateContent>
          <mc:Choice Requires="wps">
            <w:drawing>
              <wp:anchor distT="0" distB="0" distL="114300" distR="114300" simplePos="0" relativeHeight="251822080" behindDoc="0" locked="0" layoutInCell="1" allowOverlap="1" wp14:anchorId="35BE798A" wp14:editId="4D32C23C">
                <wp:simplePos x="0" y="0"/>
                <wp:positionH relativeFrom="column">
                  <wp:posOffset>2340864</wp:posOffset>
                </wp:positionH>
                <wp:positionV relativeFrom="paragraph">
                  <wp:posOffset>76683</wp:posOffset>
                </wp:positionV>
                <wp:extent cx="7315" cy="182880"/>
                <wp:effectExtent l="76200" t="0" r="6921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731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6FB6F3" id="Straight Arrow Connector 43" o:spid="_x0000_s1026" type="#_x0000_t32" style="position:absolute;margin-left:184.3pt;margin-top:6.05pt;width:.6pt;height:14.4pt;flip:x;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" strokecolor="#4472c4 [3204]" strokeweight=".5pt">
                <v:stroke endarrow="block" joinstyle="miter"/>
              </v:shape>
            </w:pict>
          </mc:Fallback>
        </mc:AlternateContent>
      </w:r>
    </w:p>
    <w:p w14:paraId="5CF5FCBD" w14:textId="5D5C74EB" w:rsidR="00C979F0" w:rsidRDefault="00125101" w:rsidP="00226875">
      <w:pPr>
        <w:pStyle w:val="ListParagraph"/>
        <w:suppressAutoHyphens/>
        <w:ind w:left="2880"/>
      </w:pPr>
      <w:r>
        <w:rPr>
          <w:noProof/>
        </w:rPr>
        <mc:AlternateContent>
          <mc:Choice Requires="wps">
            <w:drawing>
              <wp:anchor distT="0" distB="0" distL="114300" distR="114300" simplePos="0" relativeHeight="251798528" behindDoc="0" locked="0" layoutInCell="1" allowOverlap="1" wp14:anchorId="6722352D" wp14:editId="3CDE412A">
                <wp:simplePos x="0" y="0"/>
                <wp:positionH relativeFrom="column">
                  <wp:posOffset>1777594</wp:posOffset>
                </wp:positionH>
                <wp:positionV relativeFrom="paragraph">
                  <wp:posOffset>119303</wp:posOffset>
                </wp:positionV>
                <wp:extent cx="1155700" cy="1009497"/>
                <wp:effectExtent l="0" t="0" r="6350" b="635"/>
                <wp:wrapNone/>
                <wp:docPr id="49941571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2352D" id="_x0000_s1053" type="#_x0000_t202" style="position:absolute;left:0;text-align:left;margin-left:139.95pt;margin-top:9.4pt;width:91pt;height:79.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" fillcolor="white [3201]" stroked="f" strokeweight=".5pt">
                <v:textbo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94432" behindDoc="0" locked="0" layoutInCell="1" allowOverlap="1" wp14:anchorId="435BF7DB" wp14:editId="1FD7FA0C">
                <wp:simplePos x="0" y="0"/>
                <wp:positionH relativeFrom="margin">
                  <wp:posOffset>1697126</wp:posOffset>
                </wp:positionH>
                <wp:positionV relativeFrom="paragraph">
                  <wp:posOffset>24205</wp:posOffset>
                </wp:positionV>
                <wp:extent cx="1360170" cy="1177747"/>
                <wp:effectExtent l="0" t="0" r="11430" b="22860"/>
                <wp:wrapNone/>
                <wp:docPr id="783540587"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DA51DC" id="Flowchart: Process 1" o:spid="_x0000_s1026" type="#_x0000_t109" style="position:absolute;margin-left:133.65pt;margin-top:1.9pt;width:107.1pt;height:92.7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796480" behindDoc="0" locked="0" layoutInCell="1" allowOverlap="1" wp14:anchorId="3016FE06" wp14:editId="1A85DD99">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57765" id="Flowchart: Process 1" o:spid="_x0000_s1026" type="#_x0000_t109" style="position:absolute;margin-left:257.45pt;margin-top:2.5pt;width:102.5pt;height:53.4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2624" behindDoc="0" locked="0" layoutInCell="1" allowOverlap="1" wp14:anchorId="4D6BFED1" wp14:editId="41CF5CDD">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29112" id="Flowchart: Process 1" o:spid="_x0000_s1026" type="#_x0000_t109" style="position:absolute;margin-left:381.9pt;margin-top:.75pt;width:102.5pt;height:55.15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4672" behindDoc="0" locked="0" layoutInCell="1" allowOverlap="1" wp14:anchorId="22C768A8" wp14:editId="4C43841D">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70FE6FFF" w14:textId="4E539E25" w:rsidR="00B20974" w:rsidRPr="00A97B7D" w:rsidRDefault="00B20974" w:rsidP="00B20974">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768A8" id="_x0000_s1054" type="#_x0000_t202" style="position:absolute;left:0;text-align:left;margin-left:385.9pt;margin-top:14.6pt;width:89.85pt;height:26.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RObCTMQIAAFwEAAAOAAAAAAAAAAAAAAAA&#10;AC4CAABkcnMvZTJvRG9jLnhtbFBLAQItABQABgAIAAAAIQBOwWlB4QAAAAkBAAAPAAAAAAAAAAAA&#10;AAAAAIsEAABkcnMvZG93bnJldi54bWxQSwUGAAAAAAQABADzAAAAmQUAAAAA&#10;" fillcolor="white [3201]" stroked="f" strokeweight=".5pt">
                <v:textbox>
                  <w:txbxContent>
                    <w:p w14:paraId="70FE6FFF" w14:textId="4E539E25" w:rsidR="00B20974" w:rsidRPr="00A97B7D" w:rsidRDefault="00B20974" w:rsidP="00B20974">
                      <w:pPr>
                        <w:rPr>
                          <w:sz w:val="14"/>
                          <w:szCs w:val="14"/>
                        </w:rPr>
                      </w:pPr>
                      <w:r>
                        <w:rPr>
                          <w:sz w:val="14"/>
                          <w:szCs w:val="14"/>
                        </w:rPr>
                        <w:t>Hyper Parameter Tuning</w:t>
                      </w:r>
                    </w:p>
                  </w:txbxContent>
                </v:textbox>
              </v:shape>
            </w:pict>
          </mc:Fallback>
        </mc:AlternateContent>
      </w:r>
    </w:p>
    <w:p w14:paraId="2022247B" w14:textId="47BD5ABE" w:rsidR="00C979F0" w:rsidRDefault="00B20974" w:rsidP="00226875">
      <w:pPr>
        <w:pStyle w:val="ListParagraph"/>
        <w:suppressAutoHyphens/>
      </w:pPr>
      <w:r>
        <w:rPr>
          <w:noProof/>
        </w:rPr>
        <mc:AlternateContent>
          <mc:Choice Requires="wps">
            <w:drawing>
              <wp:anchor distT="0" distB="0" distL="114300" distR="114300" simplePos="0" relativeHeight="251807744" behindDoc="0" locked="0" layoutInCell="1" allowOverlap="1" wp14:anchorId="03317654" wp14:editId="464F15B9">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E47C91" id="Straight Arrow Connector 36" o:spid="_x0000_s1026" type="#_x0000_t32" style="position:absolute;margin-left:360.6pt;margin-top:13pt;width:21.9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06720" behindDoc="0" locked="0" layoutInCell="1" allowOverlap="1" wp14:anchorId="63498906" wp14:editId="713E5A44">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2832DD" id="Straight Arrow Connector 35" o:spid="_x0000_s1026" type="#_x0000_t32" style="position:absolute;margin-left:240.75pt;margin-top:12.75pt;width:17.9pt;height:0;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00576" behindDoc="0" locked="0" layoutInCell="1" allowOverlap="1" wp14:anchorId="198D7A7C" wp14:editId="6846875A">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7823173" w14:textId="19F94C87" w:rsidR="00B20974" w:rsidRPr="00A97B7D" w:rsidRDefault="00B20974" w:rsidP="00B20974">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D7A7C" id="_x0000_s1055" type="#_x0000_t202" style="position:absolute;left:0;text-align:left;margin-left:271.85pt;margin-top:1.8pt;width:76.6pt;height:21.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vRQMQ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" fillcolor="white [3201]" stroked="f" strokeweight=".5pt">
                <v:textbox>
                  <w:txbxContent>
                    <w:p w14:paraId="47823173" w14:textId="19F94C87" w:rsidR="00B20974" w:rsidRPr="00A97B7D" w:rsidRDefault="00B20974" w:rsidP="00B20974">
                      <w:pPr>
                        <w:rPr>
                          <w:sz w:val="14"/>
                          <w:szCs w:val="14"/>
                        </w:rPr>
                      </w:pPr>
                      <w:r>
                        <w:rPr>
                          <w:sz w:val="14"/>
                          <w:szCs w:val="14"/>
                        </w:rPr>
                        <w:t>Evaluate the model.</w:t>
                      </w:r>
                    </w:p>
                  </w:txbxContent>
                </v:textbox>
              </v:shape>
            </w:pict>
          </mc:Fallback>
        </mc:AlternateContent>
      </w:r>
      <w:r w:rsidR="00C979F0">
        <w:rPr>
          <w:noProof/>
        </w:rPr>
        <mc:AlternateContent>
          <mc:Choice Requires="wps">
            <w:drawing>
              <wp:anchor distT="0" distB="0" distL="114300" distR="114300" simplePos="0" relativeHeight="251791360" behindDoc="0" locked="0" layoutInCell="1" allowOverlap="1" wp14:anchorId="408BDA83" wp14:editId="504AABEE">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7A5D8" id="Flowchart: Process 1" o:spid="_x0000_s1026" type="#_x0000_t109" style="position:absolute;margin-left:0;margin-top:0;width:102.5pt;height:28.75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sidR="00C979F0">
        <w:rPr>
          <w:noProof/>
        </w:rPr>
        <mc:AlternateContent>
          <mc:Choice Requires="wps">
            <w:drawing>
              <wp:anchor distT="0" distB="0" distL="114300" distR="114300" simplePos="0" relativeHeight="251792384" behindDoc="0" locked="0" layoutInCell="1" allowOverlap="1" wp14:anchorId="5BB2A938" wp14:editId="7012A86D">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8DE3928" w14:textId="19003012" w:rsidR="00C979F0" w:rsidRPr="00A97B7D" w:rsidRDefault="00C979F0" w:rsidP="00C979F0">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2A938" id="_x0000_s1056" type="#_x0000_t202" style="position:absolute;left:0;text-align:left;margin-left:13.75pt;margin-top:5.85pt;width:78.35pt;height:16.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ucy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CSBuraE6IA0OOoV4y5cKi31kPrwwh5LAzlHm4RkXqQEvg6NFyRbcr7/tx3ycFEYpaVBiJfU/&#10;d8wJSvR3gzOc9IfDqMnkDG/vBui468j6OmJ29QKQgT4+KMuTGfODPpnSQf2Gr2Eeb8UQMxzvLmk4&#10;mYvQCR9fExfzeUpCFVoWHs3K8ggdGY+jeG3fmLPHeQUc9BOcxMiKD2PrcuNJA/NdAKnSTC+sHvlH&#10;BSdVHF9bfCLXfsq6/BNmv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Mni5zIxAgAAWwQAAA4AAAAAAAAAAAAAAAAA&#10;LgIAAGRycy9lMm9Eb2MueG1sUEsBAi0AFAAGAAgAAAAhAAZRZM3gAAAACAEAAA8AAAAAAAAAAAAA&#10;AAAAiwQAAGRycy9kb3ducmV2LnhtbFBLBQYAAAAABAAEAPMAAACYBQAAAAA=&#10;" fillcolor="white [3201]" stroked="f" strokeweight=".5pt">
                <v:textbox>
                  <w:txbxContent>
                    <w:p w14:paraId="58DE3928" w14:textId="19003012" w:rsidR="00C979F0" w:rsidRPr="00A97B7D" w:rsidRDefault="00C979F0" w:rsidP="00C979F0">
                      <w:pPr>
                        <w:rPr>
                          <w:sz w:val="14"/>
                          <w:szCs w:val="14"/>
                        </w:rPr>
                      </w:pPr>
                      <w:r>
                        <w:rPr>
                          <w:sz w:val="14"/>
                          <w:szCs w:val="14"/>
                        </w:rPr>
                        <w:t>Time Series Analysis</w:t>
                      </w:r>
                    </w:p>
                  </w:txbxContent>
                </v:textbox>
              </v:shape>
            </w:pict>
          </mc:Fallback>
        </mc:AlternateContent>
      </w:r>
    </w:p>
    <w:p w14:paraId="405E524C" w14:textId="5E225647" w:rsidR="00C979F0" w:rsidRDefault="00D879C9" w:rsidP="00226875">
      <w:pPr>
        <w:pStyle w:val="ListParagraph"/>
        <w:suppressAutoHyphens/>
      </w:pPr>
      <w:r>
        <w:rPr>
          <w:noProof/>
        </w:rPr>
        <mc:AlternateContent>
          <mc:Choice Requires="wps">
            <w:drawing>
              <wp:anchor distT="0" distB="0" distL="114300" distR="114300" simplePos="0" relativeHeight="251814912" behindDoc="0" locked="0" layoutInCell="1" allowOverlap="1" wp14:anchorId="6654D328" wp14:editId="5E3614BA">
                <wp:simplePos x="0" y="0"/>
                <wp:positionH relativeFrom="column">
                  <wp:posOffset>738835</wp:posOffset>
                </wp:positionH>
                <wp:positionV relativeFrom="paragraph">
                  <wp:posOffset>160655</wp:posOffset>
                </wp:positionV>
                <wp:extent cx="7315" cy="936346"/>
                <wp:effectExtent l="76200" t="38100" r="69215" b="16510"/>
                <wp:wrapNone/>
                <wp:docPr id="385513328"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F1D982" id="Straight Arrow Connector 42" o:spid="_x0000_s1026" type="#_x0000_t32" style="position:absolute;margin-left:58.2pt;margin-top:12.65pt;width:.6pt;height:73.75pt;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673C30D1" w14:textId="1A2E3C3E" w:rsidR="00C979F0" w:rsidRDefault="00D879C9" w:rsidP="00226875">
      <w:pPr>
        <w:pStyle w:val="ListParagraph"/>
        <w:suppressAutoHyphens/>
      </w:pPr>
      <w:r>
        <w:rPr>
          <w:noProof/>
        </w:rPr>
        <mc:AlternateContent>
          <mc:Choice Requires="wps">
            <w:drawing>
              <wp:anchor distT="0" distB="0" distL="114300" distR="114300" simplePos="0" relativeHeight="251812864" behindDoc="0" locked="0" layoutInCell="1" allowOverlap="1" wp14:anchorId="18015DAA" wp14:editId="02157AAC">
                <wp:simplePos x="0" y="0"/>
                <wp:positionH relativeFrom="column">
                  <wp:posOffset>5537606</wp:posOffset>
                </wp:positionH>
                <wp:positionV relativeFrom="paragraph">
                  <wp:posOffset>157531</wp:posOffset>
                </wp:positionV>
                <wp:extent cx="21946" cy="616331"/>
                <wp:effectExtent l="57150" t="0" r="73660" b="50800"/>
                <wp:wrapNone/>
                <wp:docPr id="1421156229"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111035" id="Straight Arrow Connector 40" o:spid="_x0000_s1026" type="#_x0000_t32" style="position:absolute;margin-left:436.05pt;margin-top:12.4pt;width:1.75pt;height:48.55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5A0994AE" w14:textId="7391EEDB" w:rsidR="00C979F0" w:rsidRDefault="00C979F0" w:rsidP="00226875">
      <w:pPr>
        <w:pStyle w:val="ListParagraph"/>
        <w:suppressAutoHyphens/>
      </w:pPr>
    </w:p>
    <w:p w14:paraId="6FCB0A26" w14:textId="45CB495D" w:rsidR="00C979F0" w:rsidRDefault="00C979F0" w:rsidP="00226875">
      <w:pPr>
        <w:pStyle w:val="ListParagraph"/>
        <w:suppressAutoHyphens/>
      </w:pPr>
    </w:p>
    <w:p w14:paraId="59E86448" w14:textId="34202E98" w:rsidR="00C979F0" w:rsidRDefault="00C979F0" w:rsidP="00226875">
      <w:pPr>
        <w:pStyle w:val="ListParagraph"/>
        <w:suppressAutoHyphens/>
      </w:pPr>
    </w:p>
    <w:p w14:paraId="3E2576B1" w14:textId="59558339" w:rsidR="00C979F0" w:rsidRDefault="00B20974" w:rsidP="00226875">
      <w:pPr>
        <w:pStyle w:val="ListParagraph"/>
        <w:suppressAutoHyphens/>
      </w:pPr>
      <w:r>
        <w:rPr>
          <w:noProof/>
        </w:rPr>
        <mc:AlternateContent>
          <mc:Choice Requires="wps">
            <w:drawing>
              <wp:anchor distT="0" distB="0" distL="114300" distR="114300" simplePos="0" relativeHeight="251811840" behindDoc="0" locked="0" layoutInCell="1" allowOverlap="1" wp14:anchorId="1B3DC8BC" wp14:editId="63318CE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5801F766" w14:textId="4D8BE86A" w:rsidR="00B20974" w:rsidRPr="00A97B7D" w:rsidRDefault="00B20974" w:rsidP="00B20974">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DC8BC" id="_x0000_s1057" type="#_x0000_t202" style="position:absolute;left:0;text-align:left;margin-left:396.2pt;margin-top:7pt;width:78.3pt;height:18.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I2xMA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R2d+91AeUAYHHQT4i1fKix2xXx4YQ5HAvvDMQ/PeEgNmAyOEiUVuF//uo/+yBRaKWlwxArqf+6Y&#10;E5To7wY5nAzG4ziTSRnf3g9RcdeWzbXF7OoFIAIDXCjLkxj9gz6J0kH9htswj1nRxAzH3AUNJ3ER&#10;usHHbeJiPk9OOIWWhZVZWx5DR8QjFa/tG3P2yFdAop/gNIwsf0db5xtfGpjvAkiVOI1Ad6ge8ccJ&#10;TlQfty2uyLWevC7/hNlvAA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o4yNsTACAABbBAAADgAAAAAAAAAAAAAAAAAu&#10;AgAAZHJzL2Uyb0RvYy54bWxQSwECLQAUAAYACAAAACEAgvVKP+AAAAAJAQAADwAAAAAAAAAAAAAA&#10;AACKBAAAZHJzL2Rvd25yZXYueG1sUEsFBgAAAAAEAAQA8wAAAJcFAAAAAA==&#10;" fillcolor="white [3201]" stroked="f" strokeweight=".5pt">
                <v:textbox>
                  <w:txbxContent>
                    <w:p w14:paraId="5801F766" w14:textId="4D8BE86A" w:rsidR="00B20974" w:rsidRPr="00A97B7D" w:rsidRDefault="00B20974" w:rsidP="00B20974">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09792" behindDoc="0" locked="0" layoutInCell="1" allowOverlap="1" wp14:anchorId="04DFE6AD" wp14:editId="455F6837">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697B3" id="Flowchart: Process 1" o:spid="_x0000_s1026" type="#_x0000_t109" style="position:absolute;margin-left:383.6pt;margin-top:2.2pt;width:102.5pt;height:28.7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4DBD6189" w14:textId="33B6FB08" w:rsidR="00C979F0" w:rsidRDefault="00D879C9" w:rsidP="00226875">
      <w:pPr>
        <w:pStyle w:val="ListParagraph"/>
        <w:suppressAutoHyphens/>
      </w:pPr>
      <w:r>
        <w:rPr>
          <w:noProof/>
        </w:rPr>
        <mc:AlternateContent>
          <mc:Choice Requires="wps">
            <w:drawing>
              <wp:anchor distT="0" distB="0" distL="114300" distR="114300" simplePos="0" relativeHeight="251813888" behindDoc="0" locked="0" layoutInCell="1" allowOverlap="1" wp14:anchorId="0DC933F2" wp14:editId="56474F4B">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6BF65A" id="Straight Connector 41" o:spid="_x0000_s1026" style="position:absolute;flip:x y;z-index:251813888;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" strokecolor="#4472c4 [3204]" strokeweight=".5pt">
                <v:stroke joinstyle="miter"/>
              </v:line>
            </w:pict>
          </mc:Fallback>
        </mc:AlternateContent>
      </w:r>
    </w:p>
    <w:p w14:paraId="648CEFF6" w14:textId="77777777" w:rsidR="00B20974" w:rsidRDefault="00B20974" w:rsidP="00226875">
      <w:pPr>
        <w:pStyle w:val="ListParagraph"/>
        <w:suppressAutoHyphens/>
      </w:pPr>
    </w:p>
    <w:p w14:paraId="2E715907" w14:textId="77777777" w:rsidR="00B20974" w:rsidRDefault="00B20974" w:rsidP="00226875">
      <w:pPr>
        <w:pStyle w:val="ListParagraph"/>
        <w:suppressAutoHyphens/>
      </w:pPr>
    </w:p>
    <w:p w14:paraId="0C9B294B" w14:textId="77777777" w:rsidR="00B20974" w:rsidRDefault="00B20974" w:rsidP="00226875">
      <w:pPr>
        <w:pStyle w:val="ListParagraph"/>
        <w:suppressAutoHyphens/>
      </w:pPr>
    </w:p>
    <w:p w14:paraId="0BA6DF78" w14:textId="77777777" w:rsidR="00B20974" w:rsidRDefault="00B20974" w:rsidP="00226875">
      <w:pPr>
        <w:pStyle w:val="ListParagraph"/>
        <w:suppressAutoHyphens/>
      </w:pPr>
    </w:p>
    <w:p w14:paraId="3AFA03AE" w14:textId="77777777" w:rsidR="00B20974" w:rsidRDefault="00B20974" w:rsidP="00226875">
      <w:pPr>
        <w:pStyle w:val="ListParagraph"/>
        <w:suppressAutoHyphens/>
      </w:pPr>
    </w:p>
    <w:p w14:paraId="01822E91" w14:textId="5AC7BF10" w:rsidR="00D879C9" w:rsidRDefault="00D879C9" w:rsidP="00226875">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Time Series Analysis</w:t>
      </w:r>
    </w:p>
    <w:p w14:paraId="5DDBC44A" w14:textId="77777777" w:rsidR="00B20974" w:rsidRDefault="00B20974" w:rsidP="00226875">
      <w:pPr>
        <w:pStyle w:val="ListParagraph"/>
        <w:suppressAutoHyphens/>
      </w:pPr>
    </w:p>
    <w:p w14:paraId="10B5E1C5" w14:textId="77777777" w:rsidR="00D879C9" w:rsidRDefault="00D879C9" w:rsidP="00226875">
      <w:pPr>
        <w:pStyle w:val="ListParagraph"/>
        <w:suppressAutoHyphens/>
      </w:pPr>
    </w:p>
    <w:p w14:paraId="7D94C062" w14:textId="7ECA65D8" w:rsidR="00125101" w:rsidRDefault="00D879C9" w:rsidP="00226875">
      <w:pPr>
        <w:pStyle w:val="ListParagraph"/>
        <w:suppressAutoHyphens/>
      </w:pPr>
      <w:r>
        <w:t xml:space="preserve">The time series data will be used for prediction using time series. As mentioned in the data preparation section, data frames for time series will be created for month wise, quarter </w:t>
      </w:r>
      <w:r w:rsidR="00125101">
        <w:t>wise. Train and test data are selected (&lt;20</w:t>
      </w:r>
      <w:r w:rsidR="00392985">
        <w:t>19</w:t>
      </w:r>
      <w:r w:rsidR="00125101">
        <w:t xml:space="preserve">-12-31 </w:t>
      </w:r>
      <w:proofErr w:type="gramStart"/>
      <w:r w:rsidR="00125101">
        <w:t>Train ,</w:t>
      </w:r>
      <w:proofErr w:type="gramEnd"/>
      <w:r w:rsidR="00125101">
        <w:t xml:space="preserve"> &gt;20</w:t>
      </w:r>
      <w:r w:rsidR="00392985">
        <w:t>19-</w:t>
      </w:r>
      <w:r w:rsidR="00125101">
        <w:t xml:space="preserve">12-31 – Test).  </w:t>
      </w:r>
    </w:p>
    <w:p w14:paraId="02CE7549" w14:textId="7D2DB11D" w:rsidR="00D879C9" w:rsidRDefault="00125101" w:rsidP="00226875">
      <w:pPr>
        <w:pStyle w:val="ListParagraph"/>
        <w:suppressAutoHyphens/>
      </w:pPr>
      <w:r>
        <w:t>Trend</w:t>
      </w:r>
      <w:r w:rsidR="00D879C9">
        <w:t xml:space="preserve"> and Seasonality is </w:t>
      </w:r>
      <w:r>
        <w:t>checked,</w:t>
      </w:r>
      <w:r w:rsidR="00D879C9">
        <w:t xml:space="preserve"> and then traditional time series models (ARMA/ARIMA/SARIMA) are applied.</w:t>
      </w:r>
      <w:r>
        <w:t xml:space="preserve"> The models are </w:t>
      </w:r>
      <w:r w:rsidR="007566AE">
        <w:t>evaluated,</w:t>
      </w:r>
      <w:r>
        <w:t xml:space="preserve"> and the best performing models will be selected for predictions</w:t>
      </w:r>
      <w:r w:rsidR="007566AE">
        <w:t>. The model building and evaluations are iterative involving necessary hyper parameter tunings and further data preparations.</w:t>
      </w:r>
      <w:r>
        <w:t xml:space="preserve"> </w:t>
      </w:r>
      <w:r w:rsidR="007566AE">
        <w:t>The train/test/predictions are all plotted for visualisation.</w:t>
      </w:r>
    </w:p>
    <w:p w14:paraId="06BAA34D" w14:textId="0B7FDFEE" w:rsidR="007566AE" w:rsidRDefault="007566AE" w:rsidP="00226875">
      <w:pPr>
        <w:suppressAutoHyphens/>
      </w:pPr>
      <w:r>
        <w:tab/>
      </w:r>
    </w:p>
    <w:p w14:paraId="78AD0E3E" w14:textId="304F8F21" w:rsidR="00276EEA" w:rsidRDefault="007566AE" w:rsidP="00226875">
      <w:pPr>
        <w:suppressAutoHyphens/>
      </w:pPr>
      <w:r>
        <w:tab/>
        <w:t>4.5.2</w:t>
      </w:r>
      <w:r>
        <w:tab/>
        <w:t>Regression Data Model</w:t>
      </w:r>
      <w:r w:rsidR="00276EEA">
        <w:t>s:</w:t>
      </w:r>
    </w:p>
    <w:p w14:paraId="204DD116" w14:textId="361FA505" w:rsidR="00A81B2F" w:rsidRDefault="00A81B2F" w:rsidP="00226875">
      <w:pPr>
        <w:suppressAutoHyphens/>
        <w:ind w:left="720"/>
      </w:pPr>
      <w:r>
        <w:t xml:space="preserve">Regression models based on the features identified in the in-depth interviews are developed. The test data will be selected (30%) will be evaluated against the train data, and best performing models will be selected. Regression models like linear regression, </w:t>
      </w:r>
      <w:r w:rsidR="00276EEA">
        <w:t>Random Forest, Grid search CV, neural networks will be applied. The best performing model is evaluated. Necessary hyper tuning and further data preparation will be done in a</w:t>
      </w:r>
      <w:r w:rsidR="00965410">
        <w:t>n</w:t>
      </w:r>
      <w:r w:rsidR="00276EEA">
        <w:t xml:space="preserve"> iterative manner.</w:t>
      </w:r>
    </w:p>
    <w:p w14:paraId="6F82794B" w14:textId="565D7AF4" w:rsidR="00276EEA" w:rsidRDefault="00A81B2F" w:rsidP="00226875">
      <w:pPr>
        <w:pStyle w:val="ListParagraph"/>
        <w:suppressAutoHyphens/>
        <w:ind w:left="2160"/>
      </w:pPr>
      <w:r>
        <w:lastRenderedPageBreak/>
        <w:tab/>
      </w:r>
      <w:r w:rsidR="00276EEA">
        <w:rPr>
          <w:noProof/>
        </w:rPr>
        <mc:AlternateContent>
          <mc:Choice Requires="wps">
            <w:drawing>
              <wp:anchor distT="0" distB="0" distL="114300" distR="114300" simplePos="0" relativeHeight="251839488" behindDoc="0" locked="0" layoutInCell="1" allowOverlap="1" wp14:anchorId="1159723E" wp14:editId="5B42D0DC">
                <wp:simplePos x="0" y="0"/>
                <wp:positionH relativeFrom="column">
                  <wp:posOffset>1770277</wp:posOffset>
                </wp:positionH>
                <wp:positionV relativeFrom="paragraph">
                  <wp:posOffset>100532</wp:posOffset>
                </wp:positionV>
                <wp:extent cx="1199693" cy="306019"/>
                <wp:effectExtent l="0" t="0" r="635" b="0"/>
                <wp:wrapNone/>
                <wp:docPr id="131840150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74569497" w14:textId="33AA8C3F" w:rsidR="00276EEA" w:rsidRPr="00A97B7D" w:rsidRDefault="00276EEA" w:rsidP="00276EEA">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59723E" id="_x0000_s1058" type="#_x0000_t202" style="position:absolute;left:0;text-align:left;margin-left:139.4pt;margin-top:7.9pt;width:94.45pt;height:24.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9bzMQ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" fillcolor="white [3201]" stroked="f" strokeweight=".5pt">
                <v:textbox>
                  <w:txbxContent>
                    <w:p w14:paraId="74569497" w14:textId="33AA8C3F" w:rsidR="00276EEA" w:rsidRPr="00A97B7D" w:rsidRDefault="00276EEA" w:rsidP="00276EEA">
                      <w:pPr>
                        <w:rPr>
                          <w:sz w:val="14"/>
                          <w:szCs w:val="14"/>
                        </w:rPr>
                      </w:pPr>
                    </w:p>
                  </w:txbxContent>
                </v:textbox>
              </v:shape>
            </w:pict>
          </mc:Fallback>
        </mc:AlternateContent>
      </w:r>
    </w:p>
    <w:p w14:paraId="7B741E5D" w14:textId="6948B8B6" w:rsidR="00276EEA" w:rsidRDefault="00276EEA" w:rsidP="00226875">
      <w:pPr>
        <w:pStyle w:val="ListParagraph"/>
        <w:suppressAutoHyphens/>
        <w:ind w:left="2880"/>
      </w:pPr>
    </w:p>
    <w:p w14:paraId="30BDDA2F" w14:textId="04AB408C" w:rsidR="00276EEA" w:rsidRDefault="00276EEA" w:rsidP="00226875">
      <w:pPr>
        <w:pStyle w:val="ListParagraph"/>
        <w:suppressAutoHyphens/>
        <w:ind w:left="2880"/>
      </w:pPr>
    </w:p>
    <w:p w14:paraId="7E681569" w14:textId="1475FC2B" w:rsidR="00276EEA" w:rsidRDefault="00276EEA" w:rsidP="00226875">
      <w:pPr>
        <w:pStyle w:val="ListParagraph"/>
        <w:suppressAutoHyphens/>
        <w:ind w:left="2880"/>
      </w:pPr>
      <w:r>
        <w:rPr>
          <w:noProof/>
        </w:rPr>
        <mc:AlternateContent>
          <mc:Choice Requires="wps">
            <w:drawing>
              <wp:anchor distT="0" distB="0" distL="114300" distR="114300" simplePos="0" relativeHeight="251828224" behindDoc="0" locked="0" layoutInCell="1" allowOverlap="1" wp14:anchorId="290DE677" wp14:editId="4A981109">
                <wp:simplePos x="0" y="0"/>
                <wp:positionH relativeFrom="column">
                  <wp:posOffset>1777594</wp:posOffset>
                </wp:positionH>
                <wp:positionV relativeFrom="paragraph">
                  <wp:posOffset>119303</wp:posOffset>
                </wp:positionV>
                <wp:extent cx="1155700" cy="1009497"/>
                <wp:effectExtent l="0" t="0" r="6350" b="635"/>
                <wp:wrapNone/>
                <wp:docPr id="42520289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DE677" id="_x0000_s1059" type="#_x0000_t202" style="position:absolute;left:0;text-align:left;margin-left:139.95pt;margin-top:9.4pt;width:91pt;height:79.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" fillcolor="white [3201]" stroked="f" strokeweight=".5pt">
                <v:textbo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18674580" wp14:editId="4CE1F111">
                <wp:simplePos x="0" y="0"/>
                <wp:positionH relativeFrom="margin">
                  <wp:posOffset>1697126</wp:posOffset>
                </wp:positionH>
                <wp:positionV relativeFrom="paragraph">
                  <wp:posOffset>24205</wp:posOffset>
                </wp:positionV>
                <wp:extent cx="1360170" cy="1177747"/>
                <wp:effectExtent l="0" t="0" r="11430" b="22860"/>
                <wp:wrapNone/>
                <wp:docPr id="1621092323"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1BEA8" id="Flowchart: Process 1" o:spid="_x0000_s1026" type="#_x0000_t109" style="position:absolute;margin-left:133.65pt;margin-top:1.9pt;width:107.1pt;height:92.75pt;z-index:251826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7200" behindDoc="0" locked="0" layoutInCell="1" allowOverlap="1" wp14:anchorId="12E9E5CB" wp14:editId="322158FD">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333" id="Flowchart: Process 1" o:spid="_x0000_s1026" type="#_x0000_t109" style="position:absolute;margin-left:257.45pt;margin-top:2.5pt;width:102.5pt;height:53.45pt;z-index:25182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0272" behindDoc="0" locked="0" layoutInCell="1" allowOverlap="1" wp14:anchorId="445FBD3F" wp14:editId="27EC03D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5C886" id="Flowchart: Process 1" o:spid="_x0000_s1026" type="#_x0000_t109" style="position:absolute;margin-left:381.9pt;margin-top:.75pt;width:102.5pt;height:55.15pt;z-index:251830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1296" behindDoc="0" locked="0" layoutInCell="1" allowOverlap="1" wp14:anchorId="245BFC70" wp14:editId="77F02A67">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30F6191E" w14:textId="77777777" w:rsidR="00276EEA" w:rsidRPr="00A97B7D" w:rsidRDefault="00276EEA" w:rsidP="00276EEA">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BFC70" id="_x0000_s1060" type="#_x0000_t202" style="position:absolute;left:0;text-align:left;margin-left:385.9pt;margin-top:14.6pt;width:89.85pt;height:26.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CNU8usMQIAAFwEAAAOAAAAAAAAAAAAAAAA&#10;AC4CAABkcnMvZTJvRG9jLnhtbFBLAQItABQABgAIAAAAIQBOwWlB4QAAAAkBAAAPAAAAAAAAAAAA&#10;AAAAAIsEAABkcnMvZG93bnJldi54bWxQSwUGAAAAAAQABADzAAAAmQUAAAAA&#10;" fillcolor="white [3201]" stroked="f" strokeweight=".5pt">
                <v:textbox>
                  <w:txbxContent>
                    <w:p w14:paraId="30F6191E" w14:textId="77777777" w:rsidR="00276EEA" w:rsidRPr="00A97B7D" w:rsidRDefault="00276EEA" w:rsidP="00276EEA">
                      <w:pPr>
                        <w:rPr>
                          <w:sz w:val="14"/>
                          <w:szCs w:val="14"/>
                        </w:rPr>
                      </w:pPr>
                      <w:r>
                        <w:rPr>
                          <w:sz w:val="14"/>
                          <w:szCs w:val="14"/>
                        </w:rPr>
                        <w:t>Hyper Parameter Tuning</w:t>
                      </w:r>
                    </w:p>
                  </w:txbxContent>
                </v:textbox>
              </v:shape>
            </w:pict>
          </mc:Fallback>
        </mc:AlternateContent>
      </w:r>
    </w:p>
    <w:p w14:paraId="7A0A6343" w14:textId="21E6AB64" w:rsidR="00276EEA" w:rsidRDefault="00276EEA" w:rsidP="00226875">
      <w:pPr>
        <w:pStyle w:val="ListParagraph"/>
        <w:suppressAutoHyphens/>
      </w:pPr>
      <w:r>
        <w:rPr>
          <w:noProof/>
        </w:rPr>
        <mc:AlternateContent>
          <mc:Choice Requires="wps">
            <w:drawing>
              <wp:anchor distT="0" distB="0" distL="114300" distR="114300" simplePos="0" relativeHeight="251834368" behindDoc="0" locked="0" layoutInCell="1" allowOverlap="1" wp14:anchorId="5397A9D4" wp14:editId="1349DB93">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703632" id="Straight Arrow Connector 36" o:spid="_x0000_s1026" type="#_x0000_t32" style="position:absolute;margin-left:360.6pt;margin-top:13pt;width:21.9pt;height:0;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3344" behindDoc="0" locked="0" layoutInCell="1" allowOverlap="1" wp14:anchorId="4A1A40F5" wp14:editId="6C3AC0A8">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D58393" id="Straight Arrow Connector 35" o:spid="_x0000_s1026" type="#_x0000_t32" style="position:absolute;margin-left:240.75pt;margin-top:12.75pt;width:17.9pt;height:0;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29248" behindDoc="0" locked="0" layoutInCell="1" allowOverlap="1" wp14:anchorId="24FDDC14" wp14:editId="39F0A63C">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D122A60" w14:textId="77777777" w:rsidR="00276EEA" w:rsidRPr="00A97B7D" w:rsidRDefault="00276EEA" w:rsidP="00276EEA">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DDC14" id="_x0000_s1061" type="#_x0000_t202" style="position:absolute;left:0;text-align:left;margin-left:271.85pt;margin-top:1.8pt;width:76.6pt;height:21.9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BJKI9vMgIAAFsEAAAOAAAAAAAAAAAAAAAA&#10;AC4CAABkcnMvZTJvRG9jLnhtbFBLAQItABQABgAIAAAAIQBDVlQY4AAAAAgBAAAPAAAAAAAAAAAA&#10;AAAAAIwEAABkcnMvZG93bnJldi54bWxQSwUGAAAAAAQABADzAAAAmQUAAAAA&#10;" fillcolor="white [3201]" stroked="f" strokeweight=".5pt">
                <v:textbox>
                  <w:txbxContent>
                    <w:p w14:paraId="4D122A60" w14:textId="77777777" w:rsidR="00276EEA" w:rsidRPr="00A97B7D" w:rsidRDefault="00276EEA" w:rsidP="00276EEA">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602623C3" wp14:editId="3236D31F">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2227E4" id="Flowchart: Process 1" o:spid="_x0000_s1026" type="#_x0000_t109" style="position:absolute;margin-left:0;margin-top:0;width:102.5pt;height:28.75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5152" behindDoc="0" locked="0" layoutInCell="1" allowOverlap="1" wp14:anchorId="7C4E1996" wp14:editId="5B387AB7">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4402E414" w14:textId="6300E052" w:rsidR="00276EEA" w:rsidRPr="00A97B7D" w:rsidRDefault="00276EEA" w:rsidP="00276EEA">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E1996" id="_x0000_s1062" type="#_x0000_t202" style="position:absolute;left:0;text-align:left;margin-left:13.75pt;margin-top:5.85pt;width:78.35pt;height:16.1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dWg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VRq31lAdkAYHnUK85UuFxT4yH16YQ0lg5yjz8IyL1ICXwdGiZAvu19/2Yz5OCqOUNCixkvqf&#10;O+YEJfq7wRlO+sNh1GRyhrd3A3TcdWR9HTG7egHIQB8flOXJjPlBn0zpoH7D1zCPt2KIGY53lzSc&#10;zEXohI+viYv5PCWhCi0Lj2ZleYSOjMdRvLZvzNnjvAIO+glOYmTFh7F1ufGkgfkugFRpphdWj/yj&#10;gpMqjq8tPpFrP2Vd/gmz3wA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AhF1aAxAgAAWwQAAA4AAAAAAAAAAAAAAAAA&#10;LgIAAGRycy9lMm9Eb2MueG1sUEsBAi0AFAAGAAgAAAAhAAZRZM3gAAAACAEAAA8AAAAAAAAAAAAA&#10;AAAAiwQAAGRycy9kb3ducmV2LnhtbFBLBQYAAAAABAAEAPMAAACYBQAAAAA=&#10;" fillcolor="white [3201]" stroked="f" strokeweight=".5pt">
                <v:textbox>
                  <w:txbxContent>
                    <w:p w14:paraId="4402E414" w14:textId="6300E052" w:rsidR="00276EEA" w:rsidRPr="00A97B7D" w:rsidRDefault="00276EEA" w:rsidP="00276EEA">
                      <w:pPr>
                        <w:rPr>
                          <w:sz w:val="14"/>
                          <w:szCs w:val="14"/>
                        </w:rPr>
                      </w:pPr>
                      <w:r>
                        <w:rPr>
                          <w:sz w:val="14"/>
                          <w:szCs w:val="14"/>
                        </w:rPr>
                        <w:t>Regression Models</w:t>
                      </w:r>
                    </w:p>
                  </w:txbxContent>
                </v:textbox>
              </v:shape>
            </w:pict>
          </mc:Fallback>
        </mc:AlternateContent>
      </w:r>
    </w:p>
    <w:p w14:paraId="7B8F06EF" w14:textId="2949E7AF" w:rsidR="00276EEA" w:rsidRDefault="00276EEA" w:rsidP="00226875">
      <w:pPr>
        <w:pStyle w:val="ListParagraph"/>
        <w:suppressAutoHyphens/>
      </w:pPr>
      <w:r>
        <w:rPr>
          <w:noProof/>
        </w:rPr>
        <mc:AlternateContent>
          <mc:Choice Requires="wps">
            <w:drawing>
              <wp:anchor distT="0" distB="0" distL="114300" distR="114300" simplePos="0" relativeHeight="251832320" behindDoc="0" locked="0" layoutInCell="1" allowOverlap="1" wp14:anchorId="6CC9522B" wp14:editId="0E832A73">
                <wp:simplePos x="0" y="0"/>
                <wp:positionH relativeFrom="column">
                  <wp:posOffset>1331366</wp:posOffset>
                </wp:positionH>
                <wp:positionV relativeFrom="paragraph">
                  <wp:posOffset>62840</wp:posOffset>
                </wp:positionV>
                <wp:extent cx="350850" cy="45719"/>
                <wp:effectExtent l="0" t="57150" r="11430" b="50165"/>
                <wp:wrapNone/>
                <wp:docPr id="1507612642" name="Straight Arrow Connector 34"/>
                <wp:cNvGraphicFramePr/>
                <a:graphic xmlns:a="http://schemas.openxmlformats.org/drawingml/2006/main">
                  <a:graphicData uri="http://schemas.microsoft.com/office/word/2010/wordprocessingShape">
                    <wps:wsp>
                      <wps:cNvCnPr/>
                      <wps:spPr>
                        <a:xfrm flipV="1">
                          <a:off x="0" y="0"/>
                          <a:ext cx="3508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1E4539" id="Straight Arrow Connector 34" o:spid="_x0000_s1026" type="#_x0000_t32" style="position:absolute;margin-left:104.85pt;margin-top:4.95pt;width:27.65pt;height:3.6pt;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8464" behindDoc="0" locked="0" layoutInCell="1" allowOverlap="1" wp14:anchorId="20C895A0" wp14:editId="4A20D81E">
                <wp:simplePos x="0" y="0"/>
                <wp:positionH relativeFrom="column">
                  <wp:posOffset>738835</wp:posOffset>
                </wp:positionH>
                <wp:positionV relativeFrom="paragraph">
                  <wp:posOffset>160655</wp:posOffset>
                </wp:positionV>
                <wp:extent cx="7315" cy="936346"/>
                <wp:effectExtent l="76200" t="38100" r="69215" b="16510"/>
                <wp:wrapNone/>
                <wp:docPr id="1550374146"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775B34" id="Straight Arrow Connector 42" o:spid="_x0000_s1026" type="#_x0000_t32" style="position:absolute;margin-left:58.2pt;margin-top:12.65pt;width:.6pt;height:73.75pt;flip:y;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3909F9EF" w14:textId="77777777" w:rsidR="00276EEA" w:rsidRDefault="00276EEA" w:rsidP="00226875">
      <w:pPr>
        <w:pStyle w:val="ListParagraph"/>
        <w:suppressAutoHyphens/>
      </w:pPr>
      <w:r>
        <w:rPr>
          <w:noProof/>
        </w:rPr>
        <mc:AlternateContent>
          <mc:Choice Requires="wps">
            <w:drawing>
              <wp:anchor distT="0" distB="0" distL="114300" distR="114300" simplePos="0" relativeHeight="251837440" behindDoc="0" locked="0" layoutInCell="1" allowOverlap="1" wp14:anchorId="690FCB31" wp14:editId="1DF2FDE8">
                <wp:simplePos x="0" y="0"/>
                <wp:positionH relativeFrom="column">
                  <wp:posOffset>5537606</wp:posOffset>
                </wp:positionH>
                <wp:positionV relativeFrom="paragraph">
                  <wp:posOffset>157531</wp:posOffset>
                </wp:positionV>
                <wp:extent cx="21946" cy="616331"/>
                <wp:effectExtent l="57150" t="0" r="73660" b="50800"/>
                <wp:wrapNone/>
                <wp:docPr id="1455911942"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C1BC6F" id="Straight Arrow Connector 40" o:spid="_x0000_s1026" type="#_x0000_t32" style="position:absolute;margin-left:436.05pt;margin-top:12.4pt;width:1.75pt;height:48.55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4EC60A15" w14:textId="77777777" w:rsidR="00276EEA" w:rsidRDefault="00276EEA" w:rsidP="00226875">
      <w:pPr>
        <w:pStyle w:val="ListParagraph"/>
        <w:suppressAutoHyphens/>
      </w:pPr>
    </w:p>
    <w:p w14:paraId="1E7DB3AE" w14:textId="77777777" w:rsidR="00276EEA" w:rsidRDefault="00276EEA" w:rsidP="00226875">
      <w:pPr>
        <w:pStyle w:val="ListParagraph"/>
        <w:suppressAutoHyphens/>
      </w:pPr>
    </w:p>
    <w:p w14:paraId="5762CAD7" w14:textId="77777777" w:rsidR="00276EEA" w:rsidRDefault="00276EEA" w:rsidP="00226875">
      <w:pPr>
        <w:pStyle w:val="ListParagraph"/>
        <w:suppressAutoHyphens/>
      </w:pPr>
    </w:p>
    <w:p w14:paraId="040C6F87" w14:textId="7D4A3A66" w:rsidR="00276EEA" w:rsidRDefault="00276EEA" w:rsidP="00226875">
      <w:pPr>
        <w:pStyle w:val="ListParagraph"/>
        <w:suppressAutoHyphens/>
      </w:pPr>
      <w:r>
        <w:rPr>
          <w:noProof/>
        </w:rPr>
        <mc:AlternateContent>
          <mc:Choice Requires="wps">
            <w:drawing>
              <wp:anchor distT="0" distB="0" distL="114300" distR="114300" simplePos="0" relativeHeight="251840512" behindDoc="0" locked="0" layoutInCell="1" allowOverlap="1" wp14:anchorId="23AF611A" wp14:editId="0C5D232E">
                <wp:simplePos x="0" y="0"/>
                <wp:positionH relativeFrom="column">
                  <wp:posOffset>748867</wp:posOffset>
                </wp:positionH>
                <wp:positionV relativeFrom="paragraph">
                  <wp:posOffset>142189</wp:posOffset>
                </wp:positionV>
                <wp:extent cx="4123055" cy="21946"/>
                <wp:effectExtent l="0" t="0" r="29845" b="35560"/>
                <wp:wrapNone/>
                <wp:docPr id="155249154" name="Straight Connector 44"/>
                <wp:cNvGraphicFramePr/>
                <a:graphic xmlns:a="http://schemas.openxmlformats.org/drawingml/2006/main">
                  <a:graphicData uri="http://schemas.microsoft.com/office/word/2010/wordprocessingShape">
                    <wps:wsp>
                      <wps:cNvCnPr/>
                      <wps:spPr>
                        <a:xfrm flipV="1">
                          <a:off x="0" y="0"/>
                          <a:ext cx="4123055" cy="2194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14EBCB" id="Straight Connector 44" o:spid="_x0000_s1026" style="position:absolute;flip:y;z-index:251840512;visibility:visible;mso-wrap-style:square;mso-wrap-distance-left:9pt;mso-wrap-distance-top:0;mso-wrap-distance-right:9pt;mso-wrap-distance-bottom:0;mso-position-horizontal:absolute;mso-position-horizontal-relative:text;mso-position-vertical:absolute;mso-position-vertical-relative:text" from="58.95pt,11.2pt" to="383.6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" strokecolor="#4472c4 [3204]" strokeweight=".5pt">
                <v:stroke joinstyle="miter"/>
              </v:line>
            </w:pict>
          </mc:Fallback>
        </mc:AlternateContent>
      </w:r>
      <w:r>
        <w:rPr>
          <w:noProof/>
        </w:rPr>
        <mc:AlternateContent>
          <mc:Choice Requires="wps">
            <w:drawing>
              <wp:anchor distT="0" distB="0" distL="114300" distR="114300" simplePos="0" relativeHeight="251836416" behindDoc="0" locked="0" layoutInCell="1" allowOverlap="1" wp14:anchorId="0E035E5D" wp14:editId="3247C84A">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70A15F75" w14:textId="77777777" w:rsidR="00276EEA" w:rsidRPr="00A97B7D" w:rsidRDefault="00276EEA" w:rsidP="00276EEA">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035E5D" id="_x0000_s1063" type="#_x0000_t202" style="position:absolute;left:0;text-align:left;margin-left:396.2pt;margin-top:7pt;width:78.3pt;height:18.4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" fillcolor="white [3201]" stroked="f" strokeweight=".5pt">
                <v:textbox>
                  <w:txbxContent>
                    <w:p w14:paraId="70A15F75" w14:textId="77777777" w:rsidR="00276EEA" w:rsidRPr="00A97B7D" w:rsidRDefault="00276EEA" w:rsidP="00276EEA">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35392" behindDoc="0" locked="0" layoutInCell="1" allowOverlap="1" wp14:anchorId="06DB82B2" wp14:editId="2E31A8E7">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DA7DA" id="Flowchart: Process 1" o:spid="_x0000_s1026" type="#_x0000_t109" style="position:absolute;margin-left:383.6pt;margin-top:2.2pt;width:102.5pt;height:28.75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267DBEC2" w14:textId="6C1F4437" w:rsidR="00A81B2F" w:rsidRDefault="00A81B2F" w:rsidP="00226875">
      <w:pPr>
        <w:suppressAutoHyphens/>
      </w:pPr>
    </w:p>
    <w:p w14:paraId="5A1123BC" w14:textId="5B53E298" w:rsidR="00276EEA" w:rsidRDefault="00276EEA" w:rsidP="00226875">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tab/>
      </w:r>
      <w:r>
        <w:tab/>
      </w:r>
      <w:r w:rsidRPr="002D6C96">
        <w:rPr>
          <w:rFonts w:asciiTheme="minorHAnsi" w:eastAsiaTheme="minorHAnsi" w:hAnsiTheme="minorHAnsi" w:cstheme="minorBidi"/>
          <w:i/>
          <w:iCs/>
          <w:kern w:val="2"/>
          <w:sz w:val="22"/>
          <w:szCs w:val="22"/>
          <w:lang w:eastAsia="en-US"/>
          <w14:ligatures w14:val="standardContextual"/>
        </w:rPr>
        <w:t xml:space="preserve">Fig </w:t>
      </w:r>
      <w:r w:rsidR="00BA3AC5">
        <w:rPr>
          <w:rFonts w:asciiTheme="minorHAnsi" w:eastAsiaTheme="minorHAnsi" w:hAnsiTheme="minorHAnsi" w:cstheme="minorBidi"/>
          <w:i/>
          <w:iCs/>
          <w:kern w:val="2"/>
          <w:sz w:val="22"/>
          <w:szCs w:val="22"/>
          <w:lang w:eastAsia="en-US"/>
          <w14:ligatures w14:val="standardContextual"/>
        </w:rPr>
        <w:t>6</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Regression Models</w:t>
      </w:r>
    </w:p>
    <w:p w14:paraId="4DEA609F" w14:textId="5E94CF7E" w:rsidR="00B20974" w:rsidRDefault="00B20974" w:rsidP="00226875">
      <w:pPr>
        <w:suppressAutoHyphens/>
      </w:pPr>
    </w:p>
    <w:p w14:paraId="3FDBF52D" w14:textId="77777777" w:rsidR="00B20974" w:rsidRDefault="00B20974" w:rsidP="00226875">
      <w:pPr>
        <w:pStyle w:val="ListParagraph"/>
        <w:suppressAutoHyphens/>
      </w:pPr>
    </w:p>
    <w:p w14:paraId="2D2E2E69" w14:textId="77777777" w:rsidR="00B20974" w:rsidRDefault="00B20974" w:rsidP="00226875">
      <w:pPr>
        <w:pStyle w:val="ListParagraph"/>
        <w:suppressAutoHyphens/>
      </w:pPr>
    </w:p>
    <w:p w14:paraId="1589189E" w14:textId="77777777" w:rsidR="00B20974" w:rsidRDefault="00B20974" w:rsidP="00226875">
      <w:pPr>
        <w:pStyle w:val="ListParagraph"/>
        <w:suppressAutoHyphens/>
      </w:pPr>
    </w:p>
    <w:p w14:paraId="71A6D35D" w14:textId="668F1AE0" w:rsidR="00813930" w:rsidRDefault="00813930" w:rsidP="00226875">
      <w:pPr>
        <w:pStyle w:val="Heading1"/>
        <w:numPr>
          <w:ilvl w:val="0"/>
          <w:numId w:val="3"/>
        </w:numPr>
        <w:suppressAutoHyphens/>
      </w:pPr>
      <w:r w:rsidRPr="00813930">
        <w:t>Implementation</w:t>
      </w:r>
      <w:r>
        <w:t>:</w:t>
      </w:r>
    </w:p>
    <w:p w14:paraId="754C8B84" w14:textId="77777777" w:rsidR="00813930" w:rsidRDefault="00813930" w:rsidP="00226875">
      <w:pPr>
        <w:suppressAutoHyphens/>
      </w:pPr>
    </w:p>
    <w:p w14:paraId="2180DC98" w14:textId="638A0974" w:rsidR="00813930" w:rsidRDefault="00813930" w:rsidP="00226875">
      <w:pPr>
        <w:pStyle w:val="ListParagraph"/>
        <w:numPr>
          <w:ilvl w:val="1"/>
          <w:numId w:val="3"/>
        </w:numPr>
        <w:suppressAutoHyphens/>
      </w:pPr>
      <w:r>
        <w:t>Primary Research</w:t>
      </w:r>
      <w:r w:rsidR="00B53E5E">
        <w:t>:</w:t>
      </w:r>
    </w:p>
    <w:p w14:paraId="39D344E6" w14:textId="1FA78841" w:rsidR="00B53E5E" w:rsidRDefault="004711F6" w:rsidP="00226875">
      <w:pPr>
        <w:pStyle w:val="ListParagraph"/>
        <w:suppressAutoHyphens/>
      </w:pPr>
      <w:r>
        <w:t xml:space="preserve">Depth interview is the primary research methodology used in this research. </w:t>
      </w:r>
    </w:p>
    <w:p w14:paraId="7F7F0002" w14:textId="77777777" w:rsidR="00100389" w:rsidRDefault="00100389" w:rsidP="00226875">
      <w:pPr>
        <w:pStyle w:val="ListParagraph"/>
        <w:suppressAutoHyphens/>
      </w:pPr>
    </w:p>
    <w:p w14:paraId="1C24FC64" w14:textId="1C00A3E4" w:rsidR="00100389" w:rsidRDefault="00100389" w:rsidP="00226875">
      <w:pPr>
        <w:pStyle w:val="ListParagraph"/>
        <w:numPr>
          <w:ilvl w:val="2"/>
          <w:numId w:val="3"/>
        </w:numPr>
        <w:suppressAutoHyphens/>
      </w:pPr>
      <w:r>
        <w:t>Method:</w:t>
      </w:r>
    </w:p>
    <w:p w14:paraId="66C811E0" w14:textId="0B24952F" w:rsidR="00100389" w:rsidRDefault="00100389" w:rsidP="00226875">
      <w:pPr>
        <w:suppressAutoHyphens/>
        <w:ind w:left="1080"/>
      </w:pPr>
      <w:r>
        <w:t xml:space="preserve">Study Setting: The study took place in the National Screening Service, Ireland premises. The meeting was conducted in Microsoft teams. </w:t>
      </w:r>
    </w:p>
    <w:p w14:paraId="4A534BE1" w14:textId="696BD26A" w:rsidR="00100389" w:rsidRDefault="00100389" w:rsidP="00226875">
      <w:pPr>
        <w:suppressAutoHyphens/>
        <w:ind w:left="1080"/>
      </w:pPr>
      <w:r>
        <w:t xml:space="preserve">Participant Sampling: </w:t>
      </w:r>
      <w:r w:rsidR="00394188">
        <w:t xml:space="preserve">All the participants are over the age of 18. </w:t>
      </w:r>
      <w:r>
        <w:t xml:space="preserve">The participants selected are the subject matter experts in the field of Bowel Screening. </w:t>
      </w:r>
      <w:r w:rsidR="003B7FAB">
        <w:t>Two</w:t>
      </w:r>
      <w:r>
        <w:t xml:space="preserve"> of the participants are involved in the </w:t>
      </w:r>
      <w:r w:rsidR="00F35977">
        <w:t>decision-making</w:t>
      </w:r>
      <w:r>
        <w:t xml:space="preserve"> process of the </w:t>
      </w:r>
      <w:r w:rsidR="00F35977">
        <w:t>programme and</w:t>
      </w:r>
      <w:r>
        <w:t xml:space="preserve"> has visibility on the studies done in the field of colonoscopy </w:t>
      </w:r>
      <w:r w:rsidR="00F35977">
        <w:t xml:space="preserve">which will be crucial in this research. </w:t>
      </w:r>
      <w:r w:rsidR="003B7FAB">
        <w:t xml:space="preserve">One of the </w:t>
      </w:r>
      <w:r w:rsidR="00394188">
        <w:t>participants</w:t>
      </w:r>
      <w:r w:rsidR="003B7FAB">
        <w:t xml:space="preserve"> is the deputy programme manager in Bowel </w:t>
      </w:r>
      <w:r w:rsidR="00394188">
        <w:t>Screen,</w:t>
      </w:r>
      <w:r w:rsidR="003B7FAB">
        <w:t xml:space="preserve"> the second participant heads the programme evaluation unit in National Screening </w:t>
      </w:r>
      <w:r w:rsidR="00394188">
        <w:t>Service,</w:t>
      </w:r>
      <w:r w:rsidR="003B7FAB">
        <w:t xml:space="preserve"> the third</w:t>
      </w:r>
      <w:r w:rsidR="00F35977">
        <w:t xml:space="preserve"> participant is a research officer who has done the research on the latest census numbers and its impact on the Bowel screen programme register. </w:t>
      </w:r>
      <w:r w:rsidR="00394188">
        <w:t xml:space="preserve">The sampling applied is that of judgement and convenience sampling. </w:t>
      </w:r>
      <w:r w:rsidR="00387401">
        <w:t>The experts are available and approachable in the office premises.</w:t>
      </w:r>
    </w:p>
    <w:p w14:paraId="0C3E2125" w14:textId="77777777" w:rsidR="00BB0CC8" w:rsidRDefault="00394188" w:rsidP="00226875">
      <w:pPr>
        <w:suppressAutoHyphens/>
        <w:ind w:left="1080"/>
      </w:pPr>
      <w:r>
        <w:t>Procedure: The chart explaining the steps followed in depth interview is above (chart 1). Once the participants are identified,</w:t>
      </w:r>
      <w:r w:rsidR="00387401">
        <w:t xml:space="preserve">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w:t>
      </w:r>
      <w:r w:rsidR="004C4441">
        <w:t xml:space="preserve">each of the participant is sent across. The meeting was done in Microsoft Teams. An email consent of each participant is obtained to record and transcribe the meeting, and to use the meeting notes in this research. The meeting with each of the participant was for 30-40 </w:t>
      </w:r>
      <w:r w:rsidR="004C4441">
        <w:lastRenderedPageBreak/>
        <w:t xml:space="preserve">minutes. In the beginning of the interview the research topic, objectives are all explained to the participants. </w:t>
      </w:r>
    </w:p>
    <w:p w14:paraId="746FA859" w14:textId="77AB39A5" w:rsidR="00BB0CC8" w:rsidRDefault="004C4441" w:rsidP="00226875">
      <w:pPr>
        <w:suppressAutoHyphens/>
        <w:ind w:left="1080"/>
      </w:pPr>
      <w:r>
        <w:t>In the first meeting with the Research Officer,</w:t>
      </w:r>
      <w:r w:rsidR="007A60FF">
        <w:t xml:space="preserve"> on the 4</w:t>
      </w:r>
      <w:r w:rsidR="007A60FF" w:rsidRPr="007A60FF">
        <w:rPr>
          <w:vertAlign w:val="superscript"/>
        </w:rPr>
        <w:t>th</w:t>
      </w:r>
      <w:r w:rsidR="007A60FF">
        <w:t xml:space="preserve"> of August </w:t>
      </w:r>
      <w:r w:rsidR="00BB0CC8">
        <w:t>2023, the</w:t>
      </w:r>
      <w:r>
        <w:t xml:space="preserve"> details of the census 2022 are </w:t>
      </w:r>
      <w:r w:rsidR="00693D5B">
        <w:t xml:space="preserve">discussed. There were three questions asked and replied in detail for thirty minutes. In the first question an attempt to understand the 2022 census data research was asked. The participant responded in detail on the research done on this. The second question was </w:t>
      </w:r>
      <w:r w:rsidR="007A60FF">
        <w:t xml:space="preserve">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w:t>
      </w:r>
      <w:r w:rsidR="00BB0CC8">
        <w:t>Unit (PEU)</w:t>
      </w:r>
      <w:r w:rsidR="007A60FF">
        <w:t xml:space="preserve"> lead on understanding the impact.</w:t>
      </w:r>
      <w:r w:rsidR="00BB0CC8">
        <w:t xml:space="preserve"> </w:t>
      </w:r>
    </w:p>
    <w:p w14:paraId="77F6DB9A" w14:textId="406CBED3" w:rsidR="00394188" w:rsidRDefault="00BB0CC8" w:rsidP="00226875">
      <w:pPr>
        <w:suppressAutoHyphens/>
        <w:ind w:left="1080"/>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w:t>
      </w:r>
      <w:r w:rsidR="000D7B5F">
        <w:t xml:space="preserv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w:t>
      </w:r>
      <w:r w:rsidR="002320C3">
        <w:t>participant</w:t>
      </w:r>
      <w:r w:rsidR="00783B50">
        <w:t xml:space="preserve"> suggested that the deprived zone could be a factor. Further questions were </w:t>
      </w:r>
      <w:r w:rsidR="002320C3">
        <w:t>to understand the past research done in the colonoscopy predictions in the past, the answer was there any study done for Bowel screen programme in Ireland, but there are studies available for Scotland which is comparable with Ireland.</w:t>
      </w:r>
    </w:p>
    <w:p w14:paraId="162F4B21" w14:textId="59BD1425" w:rsidR="002320C3" w:rsidRDefault="00C512E2" w:rsidP="00226875">
      <w:pPr>
        <w:suppressAutoHyphens/>
        <w:ind w:left="1080"/>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w:t>
      </w:r>
      <w:r w:rsidR="005D0038">
        <w:t xml:space="preserve">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w:t>
      </w:r>
      <w:r w:rsidR="00E85EB9">
        <w:t>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w:t>
      </w:r>
      <w:r w:rsidR="00364E41">
        <w:t xml:space="preserve">ges in </w:t>
      </w:r>
      <w:r w:rsidR="00364E41">
        <w:lastRenderedPageBreak/>
        <w:t>predicting the colonoscopy numbers based on the census data. For this the participant replied that currently the participants are called from the department of social protection data and not the census data, this means there should be deeper analysis on how these two datasets compare with each other.</w:t>
      </w:r>
    </w:p>
    <w:p w14:paraId="48243434" w14:textId="47E4CFD0" w:rsidR="00195DEE" w:rsidRPr="00195DEE" w:rsidRDefault="00195DEE" w:rsidP="00226875">
      <w:pPr>
        <w:suppressAutoHyphens/>
        <w:ind w:firstLine="720"/>
        <w:rPr>
          <w:b/>
          <w:bCs/>
        </w:rPr>
      </w:pPr>
      <w:r>
        <w:rPr>
          <w:b/>
          <w:bCs/>
          <w:u w:val="single"/>
        </w:rPr>
        <w:t>5.1.2</w:t>
      </w:r>
      <w:r>
        <w:rPr>
          <w:b/>
          <w:bCs/>
          <w:u w:val="single"/>
        </w:rPr>
        <w:tab/>
      </w:r>
      <w:r w:rsidRPr="00195DEE">
        <w:rPr>
          <w:b/>
          <w:bCs/>
          <w:u w:val="single"/>
        </w:rPr>
        <w:t>Analysis</w:t>
      </w:r>
      <w:r>
        <w:rPr>
          <w:b/>
          <w:bCs/>
          <w:u w:val="single"/>
        </w:rPr>
        <w:t xml:space="preserve"> and Results</w:t>
      </w:r>
      <w:r w:rsidRPr="00195DEE">
        <w:rPr>
          <w:b/>
          <w:bCs/>
        </w:rPr>
        <w:t>:</w:t>
      </w:r>
    </w:p>
    <w:p w14:paraId="1BC5F81E" w14:textId="735570B4" w:rsidR="00B53E5E" w:rsidRDefault="00195DEE" w:rsidP="00226875">
      <w:pPr>
        <w:suppressAutoHyphens/>
        <w:ind w:left="1080"/>
      </w:pPr>
      <w:r>
        <w:t xml:space="preserve">The interview transcribes of the three interviews are analysed in detail. The questions specific to the census research was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w:t>
      </w:r>
      <w:r w:rsidR="00436481">
        <w:t xml:space="preserve">impacts of these features. The Program Evaluation Unit lead has directed me to the literature for the round reports for Bowel Screen for Ireland, </w:t>
      </w:r>
      <w:r w:rsidR="001C55B3">
        <w:t>and</w:t>
      </w:r>
      <w:r w:rsidR="00436481">
        <w:t xml:space="preserve">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w:t>
      </w:r>
      <w:r w:rsidR="002B24B4">
        <w:t>accurate.</w:t>
      </w:r>
    </w:p>
    <w:p w14:paraId="7F8FB10A" w14:textId="77777777" w:rsidR="00B53E5E" w:rsidRDefault="00B53E5E" w:rsidP="00226875">
      <w:pPr>
        <w:pStyle w:val="ListParagraph"/>
        <w:suppressAutoHyphens/>
      </w:pPr>
    </w:p>
    <w:p w14:paraId="4390F6E7" w14:textId="3E6715A1" w:rsidR="00813930" w:rsidRDefault="00813930" w:rsidP="00226875">
      <w:pPr>
        <w:pStyle w:val="ListParagraph"/>
        <w:numPr>
          <w:ilvl w:val="1"/>
          <w:numId w:val="3"/>
        </w:numPr>
        <w:suppressAutoHyphens/>
      </w:pPr>
      <w:r>
        <w:t>Data Extract</w:t>
      </w:r>
      <w:r w:rsidR="002B24B4">
        <w:t>:</w:t>
      </w:r>
    </w:p>
    <w:p w14:paraId="37098EBA" w14:textId="5EACB760" w:rsidR="002B24B4" w:rsidRDefault="002B24B4" w:rsidP="00226875">
      <w:pPr>
        <w:pStyle w:val="ListParagraph"/>
        <w:suppressAutoHyphens/>
      </w:pPr>
      <w:r>
        <w:t xml:space="preserve">There are two sets of data extracted as part of the research. One is the actual screening colonoscopy counts from the Bowel Screen database. The second is the 2022 census data which is publicly available in the CSO database. The data from the Bowel screen is available in the SQL server database, SQL is written to extract the data. </w:t>
      </w:r>
      <w:r w:rsidR="001C55B3">
        <w:t>No personal sensitive data will be extracted from the database. The Id’s columns are generated for the purpose of analysis, and no link to these ID’s will be available in the bowel screen database.</w:t>
      </w:r>
    </w:p>
    <w:p w14:paraId="21CC31A2" w14:textId="77777777" w:rsidR="001C55B3" w:rsidRDefault="001C55B3" w:rsidP="00226875">
      <w:pPr>
        <w:pStyle w:val="ListParagraph"/>
        <w:suppressAutoHyphens/>
      </w:pPr>
    </w:p>
    <w:p w14:paraId="1075DB31" w14:textId="4F98539B" w:rsidR="001C55B3" w:rsidRPr="001C55B3" w:rsidRDefault="001C55B3" w:rsidP="00226875">
      <w:pPr>
        <w:pStyle w:val="ListParagraph"/>
        <w:suppressAutoHyphens/>
        <w:rPr>
          <w:b/>
          <w:bCs/>
        </w:rPr>
      </w:pPr>
      <w:r w:rsidRPr="001C55B3">
        <w:rPr>
          <w:b/>
          <w:bCs/>
        </w:rPr>
        <w:t>SQL Used:</w:t>
      </w:r>
    </w:p>
    <w:p w14:paraId="49EACBC6" w14:textId="77777777" w:rsidR="001C55B3" w:rsidRDefault="001C55B3" w:rsidP="00226875">
      <w:pPr>
        <w:pStyle w:val="ListParagraph"/>
        <w:suppressAutoHyphens/>
      </w:pPr>
    </w:p>
    <w:p w14:paraId="68F2E0CC" w14:textId="5C889FDE" w:rsidR="002B24B4" w:rsidRDefault="001C55B3" w:rsidP="00226875">
      <w:pPr>
        <w:pStyle w:val="ListParagraph"/>
        <w:suppressAutoHyphens/>
      </w:pPr>
      <w:r w:rsidRPr="001C55B3">
        <w:rPr>
          <w:noProof/>
        </w:rPr>
        <w:drawing>
          <wp:inline distT="0" distB="0" distL="0" distR="0" wp14:anchorId="75C26DB5" wp14:editId="2F21D2C0">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5"/>
                    <a:stretch>
                      <a:fillRect/>
                    </a:stretch>
                  </pic:blipFill>
                  <pic:spPr>
                    <a:xfrm>
                      <a:off x="0" y="0"/>
                      <a:ext cx="4033108" cy="1297601"/>
                    </a:xfrm>
                    <a:prstGeom prst="rect">
                      <a:avLst/>
                    </a:prstGeom>
                  </pic:spPr>
                </pic:pic>
              </a:graphicData>
            </a:graphic>
          </wp:inline>
        </w:drawing>
      </w:r>
    </w:p>
    <w:p w14:paraId="7C29C57B" w14:textId="77777777" w:rsidR="00CE2490" w:rsidRDefault="00CE2490" w:rsidP="00226875">
      <w:pPr>
        <w:pStyle w:val="ListParagraph"/>
        <w:suppressAutoHyphens/>
      </w:pPr>
    </w:p>
    <w:p w14:paraId="0E3469D4" w14:textId="0BCC9B8D" w:rsidR="00CE2490" w:rsidRDefault="00CE2490" w:rsidP="00226875">
      <w:pPr>
        <w:suppressAutoHyphens/>
        <w:ind w:firstLine="720"/>
        <w:rPr>
          <w:rFonts w:ascii="Calibri" w:eastAsia="Times New Roman" w:hAnsi="Calibri" w:cs="Calibri"/>
          <w:color w:val="0000FF"/>
          <w:kern w:val="0"/>
          <w:u w:val="single"/>
          <w:lang w:eastAsia="en-IE"/>
          <w14:ligatures w14:val="none"/>
        </w:rPr>
      </w:pPr>
      <w:r>
        <w:t>The second set of data is extracted from the CSO website (</w:t>
      </w:r>
      <w:hyperlink r:id="rId6" w:history="1">
        <w:r w:rsidRPr="00CE2490">
          <w:rPr>
            <w:rFonts w:ascii="Calibri" w:eastAsia="Times New Roman" w:hAnsi="Calibri" w:cs="Calibri"/>
            <w:color w:val="0000FF"/>
            <w:kern w:val="0"/>
            <w:u w:val="single"/>
            <w:lang w:eastAsia="en-IE"/>
            <w14:ligatures w14:val="none"/>
          </w:rPr>
          <w:t>https://ws.cso.ie/public/api.restful/PxStat.Data.Cube_API.ReadDataset/FY006B/XLSX/2007/en</w:t>
        </w:r>
      </w:hyperlink>
      <w:r>
        <w:rPr>
          <w:rFonts w:ascii="Calibri" w:eastAsia="Times New Roman" w:hAnsi="Calibri" w:cs="Calibri"/>
          <w:color w:val="0000FF"/>
          <w:kern w:val="0"/>
          <w:u w:val="single"/>
          <w:lang w:eastAsia="en-IE"/>
          <w14:ligatures w14:val="none"/>
        </w:rPr>
        <w:t>)</w:t>
      </w:r>
    </w:p>
    <w:p w14:paraId="710FF1F1" w14:textId="4D736A70" w:rsidR="00CE2490" w:rsidRPr="00CE2490" w:rsidRDefault="00CE2490" w:rsidP="00226875">
      <w:pPr>
        <w:suppressAutoHyphens/>
        <w:ind w:firstLine="720"/>
        <w:rPr>
          <w:rFonts w:ascii="Calibri" w:eastAsia="Times New Roman" w:hAnsi="Calibri" w:cs="Calibri"/>
          <w:color w:val="0000FF"/>
          <w:kern w:val="0"/>
          <w:u w:val="single"/>
          <w:lang w:eastAsia="en-IE"/>
          <w14:ligatures w14:val="none"/>
        </w:rPr>
      </w:pPr>
    </w:p>
    <w:p w14:paraId="1C98C8E7" w14:textId="77777777" w:rsidR="00CE2490" w:rsidRDefault="00CE2490" w:rsidP="00226875">
      <w:pPr>
        <w:pStyle w:val="ListParagraph"/>
        <w:suppressAutoHyphens/>
      </w:pPr>
    </w:p>
    <w:p w14:paraId="0C94AD59" w14:textId="41EC572A" w:rsidR="00CE2490" w:rsidRDefault="00813930" w:rsidP="00226875">
      <w:pPr>
        <w:pStyle w:val="ListParagraph"/>
        <w:numPr>
          <w:ilvl w:val="1"/>
          <w:numId w:val="3"/>
        </w:numPr>
        <w:suppressAutoHyphens/>
      </w:pPr>
      <w:r>
        <w:t>Data preparation</w:t>
      </w:r>
      <w:r w:rsidR="00CE2490">
        <w:t>:</w:t>
      </w:r>
    </w:p>
    <w:p w14:paraId="4E908349" w14:textId="413A39CD" w:rsidR="003B44AE" w:rsidRDefault="003B44AE" w:rsidP="00226875">
      <w:pPr>
        <w:pStyle w:val="ListParagraph"/>
        <w:suppressAutoHyphens/>
      </w:pPr>
      <w:r>
        <w:t xml:space="preserve">The steps from Data </w:t>
      </w:r>
      <w:r w:rsidR="00C31F68">
        <w:t>preparation</w:t>
      </w:r>
      <w:r>
        <w:t xml:space="preserve"> through Model building and evaluation including data analysis are all done in PYTHON, most of the times making use of the standard PYTHON libraries.</w:t>
      </w:r>
    </w:p>
    <w:p w14:paraId="134122DC" w14:textId="0D9AA317" w:rsidR="002A578F" w:rsidRDefault="00730C7B" w:rsidP="00226875">
      <w:pPr>
        <w:pStyle w:val="ListParagraph"/>
        <w:suppressAutoHyphens/>
      </w:pPr>
      <w:r>
        <w:t xml:space="preserve">Data preparation is done as an iterative process in order to achieve reliable model parameters. </w:t>
      </w:r>
      <w:r w:rsidR="00E6457D">
        <w:t xml:space="preserve">In the first step, upon viewing the sample records we find that the records for 2012,2013,2020 are not complete. As confirmed in the depth interviews, this is expected because 2012-2013 is the year the programme was launched, 2020 was </w:t>
      </w:r>
      <w:r w:rsidR="003B44AE">
        <w:t xml:space="preserve">a </w:t>
      </w:r>
      <w:r w:rsidR="00E6457D">
        <w:t>COVID</w:t>
      </w:r>
      <w:r w:rsidR="003B44AE">
        <w:t xml:space="preserve"> year</w:t>
      </w:r>
      <w:r w:rsidR="00E6457D">
        <w:t xml:space="preserve"> and hence these three years have low colonoscopy counts. These years will impact the predictions and hence removed these years from the dataset.  In order to do an exploratory data analysis, </w:t>
      </w:r>
      <w:r w:rsidR="003D1651">
        <w:t>data-frames aggregated at clinic id, gender, age levels are created.</w:t>
      </w:r>
      <w:r w:rsidR="00E6457D">
        <w:t xml:space="preserve"> </w:t>
      </w:r>
      <w:r w:rsidR="003D1651">
        <w:t xml:space="preserve">The procedure date </w:t>
      </w:r>
      <w:r w:rsidR="003B44AE">
        <w:t>is</w:t>
      </w:r>
      <w:r w:rsidR="003D1651">
        <w:t xml:space="preserve"> split into date, month, year fields so that to create a pivot data on year to build a machine learning model. The lower age range had NULL values; they are replaced with zero’s because the colonoscopy data is considered only from 60-69. </w:t>
      </w:r>
      <w:r w:rsidR="003B44AE">
        <w:t xml:space="preserve"> The gender (M or F). Mean colonoscopy numbers for each gender and age combination are calculated. Below is how the dataset would look like:</w:t>
      </w:r>
    </w:p>
    <w:p w14:paraId="2D0E0698" w14:textId="77777777" w:rsidR="00C31F68" w:rsidRDefault="00C31F68" w:rsidP="00226875">
      <w:pPr>
        <w:pStyle w:val="ListParagraph"/>
        <w:suppressAutoHyphens/>
      </w:pPr>
    </w:p>
    <w:p w14:paraId="75E13DE9" w14:textId="4DC8FE10" w:rsidR="00C31F68" w:rsidRDefault="00C31F68" w:rsidP="00226875">
      <w:pPr>
        <w:pStyle w:val="ListParagraph"/>
        <w:suppressAutoHyphens/>
      </w:pPr>
      <w:r w:rsidRPr="00C31F68">
        <w:rPr>
          <w:noProof/>
        </w:rPr>
        <w:drawing>
          <wp:inline distT="0" distB="0" distL="0" distR="0" wp14:anchorId="32C784FA" wp14:editId="2B454A81">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7"/>
                    <a:stretch>
                      <a:fillRect/>
                    </a:stretch>
                  </pic:blipFill>
                  <pic:spPr>
                    <a:xfrm>
                      <a:off x="0" y="0"/>
                      <a:ext cx="3977985" cy="1211685"/>
                    </a:xfrm>
                    <a:prstGeom prst="rect">
                      <a:avLst/>
                    </a:prstGeom>
                  </pic:spPr>
                </pic:pic>
              </a:graphicData>
            </a:graphic>
          </wp:inline>
        </w:drawing>
      </w:r>
    </w:p>
    <w:p w14:paraId="1922FA74" w14:textId="569A2CEE" w:rsidR="00C31F68" w:rsidRPr="00C31F68" w:rsidRDefault="00C31F68" w:rsidP="00226875">
      <w:pPr>
        <w:pStyle w:val="ListParagraph"/>
        <w:suppressAutoHyphens/>
        <w:rPr>
          <w:i/>
          <w:iCs/>
        </w:rPr>
      </w:pPr>
      <w:r w:rsidRPr="00C31F68">
        <w:rPr>
          <w:i/>
          <w:iCs/>
        </w:rPr>
        <w:t xml:space="preserve">Fig: Sample </w:t>
      </w:r>
      <w:r>
        <w:rPr>
          <w:i/>
          <w:iCs/>
        </w:rPr>
        <w:t xml:space="preserve">colonoscopy count </w:t>
      </w:r>
      <w:r w:rsidRPr="00C31F68">
        <w:rPr>
          <w:i/>
          <w:iCs/>
        </w:rPr>
        <w:t>dataset</w:t>
      </w:r>
      <w:r>
        <w:rPr>
          <w:i/>
          <w:iCs/>
        </w:rPr>
        <w:t xml:space="preserve"> aggregated on gender and age pivoted for year </w:t>
      </w:r>
    </w:p>
    <w:p w14:paraId="07096876" w14:textId="7A2A71A1" w:rsidR="00C31F68" w:rsidRDefault="00E84F1A" w:rsidP="00226875">
      <w:pPr>
        <w:suppressAutoHyphens/>
        <w:ind w:left="720"/>
      </w:pPr>
      <w:r>
        <w:t>In the next series of steps, the census data is modified to fit the research. The data is again grouped by age and gender, and the mean is calculated for this data frame.</w:t>
      </w:r>
    </w:p>
    <w:p w14:paraId="098E37C7" w14:textId="77777777" w:rsidR="00E84F1A" w:rsidRDefault="00E84F1A" w:rsidP="00226875">
      <w:pPr>
        <w:suppressAutoHyphens/>
        <w:ind w:left="720"/>
      </w:pPr>
    </w:p>
    <w:p w14:paraId="50378767" w14:textId="4C7D13C3" w:rsidR="00E84F1A" w:rsidRDefault="00E84F1A" w:rsidP="00226875">
      <w:pPr>
        <w:suppressAutoHyphens/>
        <w:ind w:left="720"/>
      </w:pPr>
      <w:r w:rsidRPr="00E84F1A">
        <w:rPr>
          <w:noProof/>
        </w:rPr>
        <w:drawing>
          <wp:inline distT="0" distB="0" distL="0" distR="0" wp14:anchorId="756BFCF9" wp14:editId="4BE1FFC5">
            <wp:extent cx="5731510" cy="1365250"/>
            <wp:effectExtent l="0" t="0" r="2540" b="6350"/>
            <wp:docPr id="1405304711" name="Picture 1" descr="A table with number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04711" name="Picture 1" descr="A table with numbers on it&#10;&#10;Description automatically generated"/>
                    <pic:cNvPicPr/>
                  </pic:nvPicPr>
                  <pic:blipFill>
                    <a:blip r:embed="rId8"/>
                    <a:stretch>
                      <a:fillRect/>
                    </a:stretch>
                  </pic:blipFill>
                  <pic:spPr>
                    <a:xfrm>
                      <a:off x="0" y="0"/>
                      <a:ext cx="5731510" cy="1365250"/>
                    </a:xfrm>
                    <a:prstGeom prst="rect">
                      <a:avLst/>
                    </a:prstGeom>
                  </pic:spPr>
                </pic:pic>
              </a:graphicData>
            </a:graphic>
          </wp:inline>
        </w:drawing>
      </w:r>
    </w:p>
    <w:p w14:paraId="2FBDBBCC" w14:textId="77777777" w:rsidR="00E84F1A" w:rsidRDefault="00E84F1A" w:rsidP="00226875">
      <w:pPr>
        <w:suppressAutoHyphens/>
        <w:ind w:left="720"/>
      </w:pPr>
    </w:p>
    <w:p w14:paraId="72775FA4" w14:textId="0FB97783" w:rsidR="00E84F1A" w:rsidRDefault="006D2B35" w:rsidP="00226875">
      <w:pPr>
        <w:suppressAutoHyphens/>
        <w:ind w:left="720"/>
      </w:pPr>
      <w:r>
        <w:t xml:space="preserve">Since, the colonoscopy data is available for only the age range 60-69, as they are the eligible age range population, and since we need the age range 55-69 for prediction of colonoscopies after the age range extension, </w:t>
      </w:r>
      <w:r w:rsidR="00E84F1A">
        <w:t>Percen</w:t>
      </w:r>
      <w:r>
        <w:t xml:space="preserve">tage of colonoscopies per census population for each age range are calculated and is applied on the census population between the age of 55-60. </w:t>
      </w:r>
    </w:p>
    <w:p w14:paraId="505BB40E" w14:textId="77777777" w:rsidR="006D2B35" w:rsidRDefault="006D2B35" w:rsidP="00226875">
      <w:pPr>
        <w:suppressAutoHyphens/>
        <w:ind w:left="720"/>
      </w:pPr>
    </w:p>
    <w:p w14:paraId="40434A33" w14:textId="74BE7402" w:rsidR="006D2B35" w:rsidRDefault="006D2B35" w:rsidP="00226875">
      <w:pPr>
        <w:suppressAutoHyphens/>
        <w:ind w:left="720"/>
      </w:pPr>
      <w:r w:rsidRPr="006D2B35">
        <w:rPr>
          <w:noProof/>
        </w:rPr>
        <w:lastRenderedPageBreak/>
        <w:drawing>
          <wp:inline distT="0" distB="0" distL="0" distR="0" wp14:anchorId="49755D4C" wp14:editId="79152886">
            <wp:extent cx="5731510" cy="1442720"/>
            <wp:effectExtent l="0" t="0" r="2540" b="5080"/>
            <wp:docPr id="2086780900"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80900" name="Picture 1" descr="A computer screen shot of a computer&#10;&#10;Description automatically generated"/>
                    <pic:cNvPicPr/>
                  </pic:nvPicPr>
                  <pic:blipFill>
                    <a:blip r:embed="rId9"/>
                    <a:stretch>
                      <a:fillRect/>
                    </a:stretch>
                  </pic:blipFill>
                  <pic:spPr>
                    <a:xfrm>
                      <a:off x="0" y="0"/>
                      <a:ext cx="5731510" cy="1442720"/>
                    </a:xfrm>
                    <a:prstGeom prst="rect">
                      <a:avLst/>
                    </a:prstGeom>
                  </pic:spPr>
                </pic:pic>
              </a:graphicData>
            </a:graphic>
          </wp:inline>
        </w:drawing>
      </w:r>
    </w:p>
    <w:p w14:paraId="68DC0A00" w14:textId="77777777" w:rsidR="006D2B35" w:rsidRDefault="006D2B35" w:rsidP="00226875">
      <w:pPr>
        <w:suppressAutoHyphens/>
        <w:ind w:left="720"/>
      </w:pPr>
    </w:p>
    <w:p w14:paraId="173081E4" w14:textId="4FBDCE6C" w:rsidR="006D2B35" w:rsidRDefault="006D2B35" w:rsidP="00226875">
      <w:pPr>
        <w:suppressAutoHyphens/>
        <w:ind w:left="720"/>
      </w:pPr>
      <w:r>
        <w:t xml:space="preserve">In the next series of steps, the data preparations </w:t>
      </w:r>
      <w:r w:rsidR="00053D7E">
        <w:t>are</w:t>
      </w:r>
      <w:r>
        <w:t xml:space="preserve"> done for the time series analysis.</w:t>
      </w:r>
    </w:p>
    <w:p w14:paraId="38F997CC" w14:textId="031BF752" w:rsidR="006D2B35" w:rsidRDefault="00053D7E" w:rsidP="00226875">
      <w:pPr>
        <w:suppressAutoHyphens/>
        <w:ind w:left="720"/>
      </w:pPr>
      <w:r>
        <w:t xml:space="preserve">Three different columns Quarterdate, Weekdate, monthdate are added. Period Index object in the pandas library </w:t>
      </w:r>
      <w:r w:rsidR="009026CC">
        <w:t>is</w:t>
      </w:r>
      <w:r>
        <w:t xml:space="preserve"> used.</w:t>
      </w:r>
    </w:p>
    <w:p w14:paraId="3E90DAD2" w14:textId="0E8A5060" w:rsidR="00053D7E" w:rsidRDefault="00053D7E" w:rsidP="00226875">
      <w:pPr>
        <w:suppressAutoHyphens/>
        <w:ind w:left="720"/>
      </w:pPr>
      <w:r w:rsidRPr="00053D7E">
        <w:rPr>
          <w:noProof/>
        </w:rPr>
        <w:drawing>
          <wp:inline distT="0" distB="0" distL="0" distR="0" wp14:anchorId="6B3A200E" wp14:editId="2841FCF6">
            <wp:extent cx="5731510" cy="1784985"/>
            <wp:effectExtent l="0" t="0" r="2540" b="5715"/>
            <wp:docPr id="20884674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67410" name="Picture 1" descr="A screenshot of a computer&#10;&#10;Description automatically generated"/>
                    <pic:cNvPicPr/>
                  </pic:nvPicPr>
                  <pic:blipFill>
                    <a:blip r:embed="rId10"/>
                    <a:stretch>
                      <a:fillRect/>
                    </a:stretch>
                  </pic:blipFill>
                  <pic:spPr>
                    <a:xfrm>
                      <a:off x="0" y="0"/>
                      <a:ext cx="5731510" cy="1784985"/>
                    </a:xfrm>
                    <a:prstGeom prst="rect">
                      <a:avLst/>
                    </a:prstGeom>
                  </pic:spPr>
                </pic:pic>
              </a:graphicData>
            </a:graphic>
          </wp:inline>
        </w:drawing>
      </w:r>
    </w:p>
    <w:p w14:paraId="32DE88CD" w14:textId="77777777" w:rsidR="00053D7E" w:rsidRDefault="00053D7E" w:rsidP="00226875">
      <w:pPr>
        <w:suppressAutoHyphens/>
        <w:ind w:left="720"/>
      </w:pPr>
    </w:p>
    <w:p w14:paraId="4F7345C0" w14:textId="28C06376" w:rsidR="00053D7E" w:rsidRDefault="00053D7E" w:rsidP="00226875">
      <w:pPr>
        <w:suppressAutoHyphens/>
        <w:ind w:left="720"/>
      </w:pPr>
      <w:r>
        <w:t>As mentioned, earlier the entire data preparation is an iterative exercise.</w:t>
      </w:r>
      <w:r w:rsidR="00CD1426">
        <w:t xml:space="preserve"> </w:t>
      </w:r>
    </w:p>
    <w:p w14:paraId="5EF0BE53" w14:textId="3C858C9E" w:rsidR="00CD1426" w:rsidRDefault="00CD1426" w:rsidP="00226875">
      <w:pPr>
        <w:suppressAutoHyphens/>
        <w:ind w:left="720"/>
      </w:pPr>
      <w:r>
        <w:t xml:space="preserve">Data preparation is extended to train and test regression data models, day wise, quarter wise, weekly </w:t>
      </w:r>
      <w:r w:rsidR="00B27BCD">
        <w:t>aggregates. Yearly average colonoscopy by extrapolating the census data with the actual colonoscopy is 188</w:t>
      </w:r>
      <w:r w:rsidR="00F65F31">
        <w:t xml:space="preserve">. Average daily colonoscopy is 188/52= 4 approx., adding this to the actual colonoscopy number so that the age range extension is considered for the regression models. The corelation matrix showed there isn’t any fields that have very higher corelation. </w:t>
      </w:r>
      <w:r w:rsidR="00A3246C">
        <w:t>Hence,</w:t>
      </w:r>
      <w:r w:rsidR="00F65F31">
        <w:t xml:space="preserve"> we will apply feature engineering to create additional colonoscopy fields by using shift method. </w:t>
      </w:r>
    </w:p>
    <w:p w14:paraId="3481F5C4" w14:textId="3B251E21" w:rsidR="00F65F31" w:rsidRDefault="00F65F31" w:rsidP="00226875">
      <w:pPr>
        <w:suppressAutoHyphens/>
        <w:ind w:left="720"/>
      </w:pPr>
      <w:r w:rsidRPr="00F65F31">
        <w:rPr>
          <w:noProof/>
        </w:rPr>
        <w:lastRenderedPageBreak/>
        <w:drawing>
          <wp:inline distT="0" distB="0" distL="0" distR="0" wp14:anchorId="02BDFE9A" wp14:editId="2C445F15">
            <wp:extent cx="5731510" cy="4189095"/>
            <wp:effectExtent l="0" t="0" r="2540" b="1905"/>
            <wp:docPr id="247184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84322" name="Picture 1" descr="A screenshot of a computer&#10;&#10;Description automatically generated"/>
                    <pic:cNvPicPr/>
                  </pic:nvPicPr>
                  <pic:blipFill>
                    <a:blip r:embed="rId11"/>
                    <a:stretch>
                      <a:fillRect/>
                    </a:stretch>
                  </pic:blipFill>
                  <pic:spPr>
                    <a:xfrm>
                      <a:off x="0" y="0"/>
                      <a:ext cx="5731510" cy="4189095"/>
                    </a:xfrm>
                    <a:prstGeom prst="rect">
                      <a:avLst/>
                    </a:prstGeom>
                  </pic:spPr>
                </pic:pic>
              </a:graphicData>
            </a:graphic>
          </wp:inline>
        </w:drawing>
      </w:r>
    </w:p>
    <w:p w14:paraId="02B711DC" w14:textId="10D54309" w:rsidR="001F1CB1" w:rsidRDefault="00F65F31" w:rsidP="00226875">
      <w:pPr>
        <w:suppressAutoHyphens/>
        <w:ind w:left="720"/>
      </w:pPr>
      <w:r>
        <w:t xml:space="preserve">The NaN are removed using BFill, cannot use remove NaN since the records are very </w:t>
      </w:r>
      <w:r w:rsidR="009D37FB">
        <w:t>significant, also upon inspecting the records could see that the records are aligning closely with future quarters hence the bfill method is more accurate. Similar datasets are done for monthly data and weekly data.</w:t>
      </w:r>
      <w:r w:rsidR="001F1CB1">
        <w:t xml:space="preserve"> </w:t>
      </w:r>
    </w:p>
    <w:p w14:paraId="1731D154" w14:textId="7910C09C" w:rsidR="00E6457D" w:rsidRDefault="001F1CB1" w:rsidP="00226875">
      <w:pPr>
        <w:suppressAutoHyphens/>
        <w:ind w:left="720"/>
      </w:pPr>
      <w:r>
        <w:t>The third step in data preparation is fine tuning the data for better results in the model. This is an iterative process, all the steps mentioned above are repeated experimentally.</w:t>
      </w:r>
    </w:p>
    <w:p w14:paraId="52FF207C" w14:textId="3D6EAFBC" w:rsidR="00813930" w:rsidRDefault="007A577E" w:rsidP="00226875">
      <w:pPr>
        <w:pStyle w:val="ListParagraph"/>
        <w:numPr>
          <w:ilvl w:val="1"/>
          <w:numId w:val="3"/>
        </w:numPr>
        <w:suppressAutoHyphens/>
      </w:pPr>
      <w:r>
        <w:t>Data Analysis</w:t>
      </w:r>
    </w:p>
    <w:p w14:paraId="535BF578" w14:textId="0300A204" w:rsidR="00872BDA" w:rsidRDefault="00872BDA" w:rsidP="00226875">
      <w:pPr>
        <w:pStyle w:val="ListParagraph"/>
        <w:suppressAutoHyphens/>
      </w:pPr>
      <w:r>
        <w:t xml:space="preserve">As mentioned above, different data frames are created to have the aggregated values based on age, gender, and both. </w:t>
      </w:r>
      <w:r w:rsidR="000E076F">
        <w:t>The first two objectives of this research are realised in this section.</w:t>
      </w:r>
    </w:p>
    <w:p w14:paraId="58E1B66A" w14:textId="0D016ECE" w:rsidR="000E076F" w:rsidRDefault="000E076F" w:rsidP="00226875">
      <w:pPr>
        <w:pStyle w:val="ListParagraph"/>
        <w:suppressAutoHyphens/>
      </w:pPr>
      <w:r>
        <w:t>In the first, exploratory data analysis is done in order to understand the data better, so that further data preparation and aggregation can be done.</w:t>
      </w:r>
      <w:r w:rsidR="00350FA4">
        <w:t xml:space="preserve"> This includes checking if there are any NULL values, checking the data </w:t>
      </w:r>
      <w:r w:rsidR="007D7D72">
        <w:t>structure,</w:t>
      </w:r>
      <w:r w:rsidR="00350FA4">
        <w:t xml:space="preserve"> checking the data types. Any c</w:t>
      </w:r>
      <w:r w:rsidR="007D7D72">
        <w:t>orrections will be done again as part of the data preparation.</w:t>
      </w:r>
    </w:p>
    <w:p w14:paraId="467665CB" w14:textId="36E0B764" w:rsidR="003D15E7" w:rsidRDefault="007D7D72" w:rsidP="00226875">
      <w:pPr>
        <w:pStyle w:val="ListParagraph"/>
        <w:suppressAutoHyphens/>
      </w:pPr>
      <w:r>
        <w:t>Next</w:t>
      </w:r>
      <w:r w:rsidR="003D15E7">
        <w:t>, analysing the age wise counts:</w:t>
      </w:r>
    </w:p>
    <w:p w14:paraId="6141333A" w14:textId="77777777" w:rsidR="003D15E7" w:rsidRDefault="003D15E7" w:rsidP="00226875">
      <w:pPr>
        <w:pStyle w:val="ListParagraph"/>
        <w:suppressAutoHyphens/>
      </w:pPr>
    </w:p>
    <w:p w14:paraId="31485E74" w14:textId="0D268362" w:rsidR="003D15E7" w:rsidRDefault="003D15E7" w:rsidP="00226875">
      <w:pPr>
        <w:pStyle w:val="ListParagraph"/>
        <w:suppressAutoHyphens/>
      </w:pPr>
    </w:p>
    <w:p w14:paraId="13CB367D" w14:textId="7A600AE1" w:rsidR="00872BDA" w:rsidRDefault="003D15E7" w:rsidP="00226875">
      <w:pPr>
        <w:pStyle w:val="ListParagraph"/>
        <w:suppressAutoHyphens/>
      </w:pPr>
      <w:r w:rsidRPr="003D15E7">
        <w:rPr>
          <w:noProof/>
        </w:rPr>
        <w:drawing>
          <wp:inline distT="0" distB="0" distL="0" distR="0" wp14:anchorId="518E4EB3" wp14:editId="469680AD">
            <wp:extent cx="3644842" cy="1246909"/>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12"/>
                    <a:stretch>
                      <a:fillRect/>
                    </a:stretch>
                  </pic:blipFill>
                  <pic:spPr>
                    <a:xfrm>
                      <a:off x="0" y="0"/>
                      <a:ext cx="3654886" cy="1250345"/>
                    </a:xfrm>
                    <a:prstGeom prst="rect">
                      <a:avLst/>
                    </a:prstGeom>
                  </pic:spPr>
                </pic:pic>
              </a:graphicData>
            </a:graphic>
          </wp:inline>
        </w:drawing>
      </w:r>
    </w:p>
    <w:p w14:paraId="6FC0F35C" w14:textId="77777777" w:rsidR="00872BDA" w:rsidRDefault="00872BDA" w:rsidP="00226875">
      <w:pPr>
        <w:pStyle w:val="ListParagraph"/>
        <w:suppressAutoHyphens/>
      </w:pPr>
    </w:p>
    <w:p w14:paraId="2D7195B5" w14:textId="77777777" w:rsidR="00A61E9C" w:rsidRDefault="00A61E9C" w:rsidP="00226875">
      <w:pPr>
        <w:pStyle w:val="ListParagraph"/>
        <w:suppressAutoHyphens/>
      </w:pPr>
    </w:p>
    <w:p w14:paraId="1841B3C3" w14:textId="262469BC" w:rsidR="00A61E9C" w:rsidRDefault="007D7D72" w:rsidP="00226875">
      <w:pPr>
        <w:pStyle w:val="ListParagraph"/>
        <w:suppressAutoHyphens/>
      </w:pPr>
      <w:r>
        <w:t>It can be seen from the above graph</w:t>
      </w:r>
      <w:r w:rsidR="003D15E7">
        <w:t>, amongst the eligible population of 60-69, maximum participation is between 65-69, with 69 showing highest number of colonoscopies.</w:t>
      </w:r>
    </w:p>
    <w:p w14:paraId="19B2F07F" w14:textId="77777777" w:rsidR="007D7D72" w:rsidRDefault="007D7D72" w:rsidP="00226875">
      <w:pPr>
        <w:pStyle w:val="ListParagraph"/>
        <w:suppressAutoHyphens/>
      </w:pPr>
    </w:p>
    <w:p w14:paraId="1D418F3C" w14:textId="30B968A5" w:rsidR="003D15E7" w:rsidRDefault="00A3246C" w:rsidP="00226875">
      <w:pPr>
        <w:pStyle w:val="ListParagraph"/>
        <w:suppressAutoHyphens/>
      </w:pPr>
      <w:r>
        <w:t>Visualizing the colonoscopy counts across age group for each clinic’s.</w:t>
      </w:r>
    </w:p>
    <w:p w14:paraId="47AA5192" w14:textId="77777777" w:rsidR="00A3246C" w:rsidRDefault="00A3246C" w:rsidP="00226875">
      <w:pPr>
        <w:pStyle w:val="ListParagraph"/>
        <w:suppressAutoHyphens/>
      </w:pPr>
    </w:p>
    <w:p w14:paraId="0D4E12AD" w14:textId="1CCB2DE4" w:rsidR="00A3246C" w:rsidRDefault="00A3246C" w:rsidP="00226875">
      <w:pPr>
        <w:pStyle w:val="ListParagraph"/>
        <w:suppressAutoHyphens/>
      </w:pPr>
      <w:r w:rsidRPr="00A3246C">
        <w:rPr>
          <w:noProof/>
        </w:rPr>
        <w:drawing>
          <wp:inline distT="0" distB="0" distL="0" distR="0" wp14:anchorId="39AC3D00" wp14:editId="58ADC76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13"/>
                    <a:stretch>
                      <a:fillRect/>
                    </a:stretch>
                  </pic:blipFill>
                  <pic:spPr>
                    <a:xfrm>
                      <a:off x="0" y="0"/>
                      <a:ext cx="5731510" cy="3491230"/>
                    </a:xfrm>
                    <a:prstGeom prst="rect">
                      <a:avLst/>
                    </a:prstGeom>
                  </pic:spPr>
                </pic:pic>
              </a:graphicData>
            </a:graphic>
          </wp:inline>
        </w:drawing>
      </w:r>
    </w:p>
    <w:p w14:paraId="4DD66C9B" w14:textId="02C512CE" w:rsidR="00830CFB" w:rsidRPr="00A3246C" w:rsidRDefault="00830CFB"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7</w:t>
      </w:r>
      <w:r w:rsidRPr="00A3246C">
        <w:rPr>
          <w:i/>
          <w:iCs/>
        </w:rPr>
        <w:t xml:space="preserve">: Variation of colonoscopy for each </w:t>
      </w:r>
      <w:r>
        <w:rPr>
          <w:i/>
          <w:iCs/>
        </w:rPr>
        <w:t>clinic</w:t>
      </w:r>
      <w:r w:rsidRPr="00A3246C">
        <w:rPr>
          <w:i/>
          <w:iCs/>
        </w:rPr>
        <w:t xml:space="preserve"> across age</w:t>
      </w:r>
    </w:p>
    <w:p w14:paraId="4A259296" w14:textId="77777777" w:rsidR="00830CFB" w:rsidRDefault="00830CFB" w:rsidP="00226875">
      <w:pPr>
        <w:pStyle w:val="ListParagraph"/>
        <w:suppressAutoHyphens/>
      </w:pPr>
    </w:p>
    <w:p w14:paraId="1640C51B" w14:textId="77777777" w:rsidR="00830CFB" w:rsidRDefault="00830CFB" w:rsidP="00226875">
      <w:pPr>
        <w:pStyle w:val="ListParagraph"/>
        <w:suppressAutoHyphens/>
      </w:pPr>
    </w:p>
    <w:p w14:paraId="7B5A0390" w14:textId="1E7554BE" w:rsidR="003D15E7" w:rsidRDefault="00A3246C" w:rsidP="00226875">
      <w:pPr>
        <w:pStyle w:val="ListParagraph"/>
        <w:suppressAutoHyphens/>
      </w:pPr>
      <w:r>
        <w:t xml:space="preserve">Clinic ID 4 (anonymised for non-disclosure reasons) shows the maximum colonoscopy count over 600. Most of the clinics have the count ranging from 100-300. </w:t>
      </w:r>
    </w:p>
    <w:p w14:paraId="199D9683" w14:textId="77777777" w:rsidR="00A3246C" w:rsidRDefault="00A3246C" w:rsidP="00226875">
      <w:pPr>
        <w:pStyle w:val="ListParagraph"/>
        <w:suppressAutoHyphens/>
      </w:pPr>
    </w:p>
    <w:p w14:paraId="2C28DA31" w14:textId="26645321" w:rsidR="00830CFB" w:rsidRDefault="00830CFB" w:rsidP="00226875">
      <w:pPr>
        <w:pStyle w:val="ListParagraph"/>
        <w:suppressAutoHyphens/>
      </w:pPr>
      <w:r>
        <w:t>Plotting the clinic colonoscopy counts in a box plot for better visualisation:</w:t>
      </w:r>
    </w:p>
    <w:p w14:paraId="4B30DA05" w14:textId="77777777" w:rsidR="00830CFB" w:rsidRDefault="00830CFB" w:rsidP="00226875">
      <w:pPr>
        <w:pStyle w:val="ListParagraph"/>
        <w:suppressAutoHyphens/>
      </w:pPr>
    </w:p>
    <w:p w14:paraId="349B65AD" w14:textId="7E515638" w:rsidR="00830CFB" w:rsidRDefault="00830CFB" w:rsidP="00226875">
      <w:pPr>
        <w:pStyle w:val="ListParagraph"/>
        <w:suppressAutoHyphens/>
      </w:pPr>
      <w:r w:rsidRPr="00830CFB">
        <w:rPr>
          <w:noProof/>
        </w:rPr>
        <w:lastRenderedPageBreak/>
        <w:drawing>
          <wp:inline distT="0" distB="0" distL="0" distR="0" wp14:anchorId="1165B009" wp14:editId="2A6E4AF0">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14"/>
                    <a:stretch>
                      <a:fillRect/>
                    </a:stretch>
                  </pic:blipFill>
                  <pic:spPr>
                    <a:xfrm>
                      <a:off x="0" y="0"/>
                      <a:ext cx="3715628" cy="3296560"/>
                    </a:xfrm>
                    <a:prstGeom prst="rect">
                      <a:avLst/>
                    </a:prstGeom>
                  </pic:spPr>
                </pic:pic>
              </a:graphicData>
            </a:graphic>
          </wp:inline>
        </w:drawing>
      </w:r>
    </w:p>
    <w:p w14:paraId="71D03EEE" w14:textId="0A2DDFC9" w:rsidR="004230F1" w:rsidRPr="00A3246C" w:rsidRDefault="004230F1"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8</w:t>
      </w:r>
      <w:r w:rsidRPr="00A3246C">
        <w:rPr>
          <w:i/>
          <w:iCs/>
        </w:rPr>
        <w:t xml:space="preserve">: </w:t>
      </w:r>
      <w:r>
        <w:rPr>
          <w:i/>
          <w:iCs/>
        </w:rPr>
        <w:t xml:space="preserve">Box chart showing colonoscopy variation for each </w:t>
      </w:r>
      <w:proofErr w:type="gramStart"/>
      <w:r>
        <w:rPr>
          <w:i/>
          <w:iCs/>
        </w:rPr>
        <w:t>clinics</w:t>
      </w:r>
      <w:proofErr w:type="gramEnd"/>
    </w:p>
    <w:p w14:paraId="4465007B" w14:textId="77777777" w:rsidR="004230F1" w:rsidRDefault="004230F1" w:rsidP="00226875">
      <w:pPr>
        <w:pStyle w:val="ListParagraph"/>
        <w:suppressAutoHyphens/>
      </w:pPr>
    </w:p>
    <w:p w14:paraId="29DC9553" w14:textId="30BFAD38" w:rsidR="00830CFB" w:rsidRDefault="00317BFE" w:rsidP="00226875">
      <w:pPr>
        <w:pStyle w:val="ListParagraph"/>
        <w:suppressAutoHyphens/>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171FA750" w14:textId="77777777" w:rsidR="00830CFB" w:rsidRDefault="00830CFB" w:rsidP="00226875">
      <w:pPr>
        <w:pStyle w:val="ListParagraph"/>
        <w:suppressAutoHyphens/>
      </w:pPr>
    </w:p>
    <w:p w14:paraId="431CD52E" w14:textId="4152DBC8" w:rsidR="00A3246C" w:rsidRDefault="00A3246C" w:rsidP="00226875">
      <w:pPr>
        <w:pStyle w:val="ListParagraph"/>
        <w:suppressAutoHyphens/>
      </w:pPr>
      <w:r w:rsidRPr="00A3246C">
        <w:rPr>
          <w:noProof/>
        </w:rPr>
        <w:drawing>
          <wp:inline distT="0" distB="0" distL="0" distR="0" wp14:anchorId="22C65E6D" wp14:editId="5D8DE8C0">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15"/>
                    <a:stretch>
                      <a:fillRect/>
                    </a:stretch>
                  </pic:blipFill>
                  <pic:spPr>
                    <a:xfrm>
                      <a:off x="0" y="0"/>
                      <a:ext cx="3719067" cy="2426500"/>
                    </a:xfrm>
                    <a:prstGeom prst="rect">
                      <a:avLst/>
                    </a:prstGeom>
                  </pic:spPr>
                </pic:pic>
              </a:graphicData>
            </a:graphic>
          </wp:inline>
        </w:drawing>
      </w:r>
    </w:p>
    <w:p w14:paraId="671CC8F3" w14:textId="1039898E" w:rsidR="00A3246C" w:rsidRPr="00A3246C" w:rsidRDefault="00A3246C"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9</w:t>
      </w:r>
      <w:r w:rsidRPr="00A3246C">
        <w:rPr>
          <w:i/>
          <w:iCs/>
        </w:rPr>
        <w:t>: Variation of colonoscopy for each gender across age</w:t>
      </w:r>
    </w:p>
    <w:p w14:paraId="242CB176" w14:textId="77777777" w:rsidR="003D15E7" w:rsidRDefault="003D15E7" w:rsidP="00226875">
      <w:pPr>
        <w:pStyle w:val="ListParagraph"/>
        <w:suppressAutoHyphens/>
      </w:pPr>
    </w:p>
    <w:p w14:paraId="147FC402" w14:textId="29143D89" w:rsidR="00830CFB" w:rsidRDefault="00830CFB" w:rsidP="00226875">
      <w:pPr>
        <w:pStyle w:val="ListParagraph"/>
        <w:suppressAutoHyphens/>
      </w:pPr>
      <w:r>
        <w:t>As seen above, the male colonoscopies are more than females across the age range.</w:t>
      </w:r>
    </w:p>
    <w:p w14:paraId="1D1C10ED" w14:textId="77777777" w:rsidR="00830CFB" w:rsidRDefault="00830CFB" w:rsidP="00226875">
      <w:pPr>
        <w:pStyle w:val="ListParagraph"/>
        <w:suppressAutoHyphens/>
      </w:pPr>
    </w:p>
    <w:p w14:paraId="2AD993D6" w14:textId="33F4B611" w:rsidR="00830CFB" w:rsidRDefault="003B363C" w:rsidP="00226875">
      <w:pPr>
        <w:pStyle w:val="ListParagraph"/>
        <w:suppressAutoHyphens/>
      </w:pPr>
      <w:r>
        <w:t xml:space="preserve">Now, visualising the colonoscopy counts for each </w:t>
      </w:r>
      <w:r w:rsidR="008375B2">
        <w:t>month</w:t>
      </w:r>
      <w:r>
        <w:t>:</w:t>
      </w:r>
    </w:p>
    <w:p w14:paraId="50F6AAE0" w14:textId="77777777" w:rsidR="003B363C" w:rsidRDefault="003B363C" w:rsidP="00226875">
      <w:pPr>
        <w:pStyle w:val="ListParagraph"/>
        <w:suppressAutoHyphens/>
      </w:pPr>
    </w:p>
    <w:p w14:paraId="64FE0640" w14:textId="4F5A5A2E" w:rsidR="003B363C" w:rsidRDefault="003B363C" w:rsidP="00226875">
      <w:pPr>
        <w:pStyle w:val="ListParagraph"/>
        <w:suppressAutoHyphens/>
      </w:pPr>
      <w:r w:rsidRPr="003B363C">
        <w:rPr>
          <w:noProof/>
        </w:rPr>
        <w:lastRenderedPageBreak/>
        <w:drawing>
          <wp:inline distT="0" distB="0" distL="0" distR="0" wp14:anchorId="58427E09" wp14:editId="0AA9F57A">
            <wp:extent cx="3339548" cy="2233272"/>
            <wp:effectExtent l="0" t="0" r="0" b="0"/>
            <wp:docPr id="7899704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
                    <pic:cNvPicPr/>
                  </pic:nvPicPr>
                  <pic:blipFill>
                    <a:blip r:embed="rId16"/>
                    <a:stretch>
                      <a:fillRect/>
                    </a:stretch>
                  </pic:blipFill>
                  <pic:spPr>
                    <a:xfrm>
                      <a:off x="0" y="0"/>
                      <a:ext cx="3360363" cy="2247192"/>
                    </a:xfrm>
                    <a:prstGeom prst="rect">
                      <a:avLst/>
                    </a:prstGeom>
                  </pic:spPr>
                </pic:pic>
              </a:graphicData>
            </a:graphic>
          </wp:inline>
        </w:drawing>
      </w:r>
    </w:p>
    <w:p w14:paraId="52AC74B5" w14:textId="3AF6CC51" w:rsidR="004230F1" w:rsidRPr="00A3246C" w:rsidRDefault="004230F1"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10</w:t>
      </w:r>
      <w:r w:rsidRPr="00A3246C">
        <w:rPr>
          <w:i/>
          <w:iCs/>
        </w:rPr>
        <w:t xml:space="preserve">: Variation of colonoscopy </w:t>
      </w:r>
      <w:r>
        <w:rPr>
          <w:i/>
          <w:iCs/>
        </w:rPr>
        <w:t>in</w:t>
      </w:r>
      <w:r w:rsidRPr="00A3246C">
        <w:rPr>
          <w:i/>
          <w:iCs/>
        </w:rPr>
        <w:t xml:space="preserve"> each </w:t>
      </w:r>
      <w:r>
        <w:rPr>
          <w:i/>
          <w:iCs/>
        </w:rPr>
        <w:t>month</w:t>
      </w:r>
    </w:p>
    <w:p w14:paraId="0A6E5A45" w14:textId="77777777" w:rsidR="004230F1" w:rsidRDefault="004230F1" w:rsidP="00226875">
      <w:pPr>
        <w:pStyle w:val="ListParagraph"/>
        <w:suppressAutoHyphens/>
      </w:pPr>
    </w:p>
    <w:p w14:paraId="2C18E8EC" w14:textId="77777777" w:rsidR="004230F1" w:rsidRDefault="004230F1" w:rsidP="00226875">
      <w:pPr>
        <w:pStyle w:val="ListParagraph"/>
        <w:suppressAutoHyphens/>
      </w:pPr>
    </w:p>
    <w:p w14:paraId="58E25545" w14:textId="4689B606" w:rsidR="00830CFB" w:rsidRDefault="003B363C" w:rsidP="00226875">
      <w:pPr>
        <w:pStyle w:val="ListParagraph"/>
        <w:suppressAutoHyphens/>
      </w:pPr>
      <w:r>
        <w:t>The highest is in June (around 3500), other months except December it ranges between 2900 to 3200), December shows less counts close to 2500, could be because of the festival season and reduced working days in December.</w:t>
      </w:r>
    </w:p>
    <w:p w14:paraId="13469BAF" w14:textId="77777777" w:rsidR="003B363C" w:rsidRDefault="003B363C" w:rsidP="00226875">
      <w:pPr>
        <w:pStyle w:val="ListParagraph"/>
        <w:suppressAutoHyphens/>
      </w:pPr>
    </w:p>
    <w:p w14:paraId="27620ED8" w14:textId="0566F573" w:rsidR="003B363C" w:rsidRDefault="003B363C" w:rsidP="00226875">
      <w:pPr>
        <w:pStyle w:val="ListParagraph"/>
        <w:suppressAutoHyphens/>
      </w:pPr>
      <w:r>
        <w:t>Checking further for each gender:</w:t>
      </w:r>
    </w:p>
    <w:p w14:paraId="73303362" w14:textId="77777777" w:rsidR="003B363C" w:rsidRDefault="003B363C" w:rsidP="00226875">
      <w:pPr>
        <w:pStyle w:val="ListParagraph"/>
        <w:suppressAutoHyphens/>
      </w:pPr>
    </w:p>
    <w:p w14:paraId="244E879A" w14:textId="3FEAE532" w:rsidR="003B363C" w:rsidRDefault="003B363C" w:rsidP="00226875">
      <w:pPr>
        <w:pStyle w:val="ListParagraph"/>
        <w:suppressAutoHyphens/>
      </w:pPr>
      <w:r w:rsidRPr="003B363C">
        <w:rPr>
          <w:noProof/>
        </w:rPr>
        <w:drawing>
          <wp:inline distT="0" distB="0" distL="0" distR="0" wp14:anchorId="31679657" wp14:editId="216C9F8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17"/>
                    <a:stretch>
                      <a:fillRect/>
                    </a:stretch>
                  </pic:blipFill>
                  <pic:spPr>
                    <a:xfrm>
                      <a:off x="0" y="0"/>
                      <a:ext cx="4038626" cy="2678845"/>
                    </a:xfrm>
                    <a:prstGeom prst="rect">
                      <a:avLst/>
                    </a:prstGeom>
                  </pic:spPr>
                </pic:pic>
              </a:graphicData>
            </a:graphic>
          </wp:inline>
        </w:drawing>
      </w:r>
    </w:p>
    <w:p w14:paraId="46FA1085" w14:textId="05354A7C" w:rsidR="004230F1" w:rsidRDefault="004230F1" w:rsidP="00226875">
      <w:pPr>
        <w:pStyle w:val="ListParagraph"/>
        <w:suppressAutoHyphens/>
        <w:ind w:firstLine="720"/>
        <w:rPr>
          <w:i/>
          <w:iCs/>
        </w:rPr>
      </w:pPr>
      <w:r w:rsidRPr="00A3246C">
        <w:rPr>
          <w:i/>
          <w:iCs/>
        </w:rPr>
        <w:t>Fig</w:t>
      </w:r>
      <w:r w:rsidR="00BA3AC5">
        <w:rPr>
          <w:i/>
          <w:iCs/>
        </w:rPr>
        <w:t xml:space="preserve"> 11</w:t>
      </w:r>
      <w:r w:rsidRPr="00A3246C">
        <w:rPr>
          <w:i/>
          <w:iCs/>
        </w:rPr>
        <w:t xml:space="preserve">: Variation of colonoscopy </w:t>
      </w:r>
      <w:r>
        <w:rPr>
          <w:i/>
          <w:iCs/>
        </w:rPr>
        <w:t>in</w:t>
      </w:r>
      <w:r w:rsidRPr="00A3246C">
        <w:rPr>
          <w:i/>
          <w:iCs/>
        </w:rPr>
        <w:t xml:space="preserve"> each </w:t>
      </w:r>
      <w:r>
        <w:rPr>
          <w:i/>
          <w:iCs/>
        </w:rPr>
        <w:t>month</w:t>
      </w:r>
      <w:r>
        <w:rPr>
          <w:i/>
          <w:iCs/>
        </w:rPr>
        <w:t xml:space="preserve"> for each gender</w:t>
      </w:r>
    </w:p>
    <w:p w14:paraId="096C589B" w14:textId="77777777" w:rsidR="004230F1" w:rsidRDefault="004230F1" w:rsidP="00226875">
      <w:pPr>
        <w:pStyle w:val="ListParagraph"/>
        <w:suppressAutoHyphens/>
        <w:ind w:firstLine="720"/>
      </w:pPr>
    </w:p>
    <w:p w14:paraId="161F996C" w14:textId="7606C9F3" w:rsidR="003B363C" w:rsidRDefault="003B363C" w:rsidP="00226875">
      <w:pPr>
        <w:pStyle w:val="ListParagraph"/>
        <w:suppressAutoHyphens/>
      </w:pPr>
      <w:r>
        <w:t>The above chart clearly shows across all the months male colonoscopy counts are substantially high compared to the female</w:t>
      </w:r>
      <w:r w:rsidR="006025EE">
        <w:t xml:space="preserve">s. </w:t>
      </w:r>
      <w:r w:rsidR="00745C62">
        <w:t>As per the primary research the participants in the depth interview said that the screening participation of male are less compared to the female, however the colonoscopy counts show the opposite. This would need further investigation which is not in the scope of this research.</w:t>
      </w:r>
    </w:p>
    <w:p w14:paraId="5909B73D" w14:textId="77777777" w:rsidR="0021451F" w:rsidRDefault="0021451F" w:rsidP="00226875">
      <w:pPr>
        <w:pStyle w:val="ListParagraph"/>
        <w:suppressAutoHyphens/>
      </w:pPr>
    </w:p>
    <w:p w14:paraId="530C8B96" w14:textId="1661ED3B" w:rsidR="0021451F" w:rsidRDefault="0021451F" w:rsidP="00226875">
      <w:pPr>
        <w:pStyle w:val="ListParagraph"/>
        <w:suppressAutoHyphens/>
      </w:pPr>
      <w:r>
        <w:t>After applying the census number and projecting the colonoscopy numbers between 55-70, let us plot the age wise data for the mean colonoscopy counts:</w:t>
      </w:r>
    </w:p>
    <w:p w14:paraId="5738495B" w14:textId="65578310" w:rsidR="0021451F" w:rsidRDefault="0021451F" w:rsidP="00226875">
      <w:pPr>
        <w:pStyle w:val="ListParagraph"/>
        <w:suppressAutoHyphens/>
      </w:pPr>
      <w:r w:rsidRPr="0021451F">
        <w:rPr>
          <w:noProof/>
        </w:rPr>
        <w:lastRenderedPageBreak/>
        <w:drawing>
          <wp:inline distT="0" distB="0" distL="0" distR="0" wp14:anchorId="694BED21" wp14:editId="63A2D73C">
            <wp:extent cx="3586634" cy="2176379"/>
            <wp:effectExtent l="0" t="0" r="0" b="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18"/>
                    <a:stretch>
                      <a:fillRect/>
                    </a:stretch>
                  </pic:blipFill>
                  <pic:spPr>
                    <a:xfrm>
                      <a:off x="0" y="0"/>
                      <a:ext cx="3592513" cy="2179946"/>
                    </a:xfrm>
                    <a:prstGeom prst="rect">
                      <a:avLst/>
                    </a:prstGeom>
                  </pic:spPr>
                </pic:pic>
              </a:graphicData>
            </a:graphic>
          </wp:inline>
        </w:drawing>
      </w:r>
    </w:p>
    <w:p w14:paraId="1BF5A4C0" w14:textId="4F310922" w:rsidR="003B363C" w:rsidRDefault="004230F1" w:rsidP="00226875">
      <w:pPr>
        <w:pStyle w:val="ListParagraph"/>
        <w:suppressAutoHyphens/>
        <w:ind w:left="1440" w:firstLine="720"/>
      </w:pPr>
      <w:r w:rsidRPr="00A3246C">
        <w:rPr>
          <w:i/>
          <w:iCs/>
        </w:rPr>
        <w:t>Fig</w:t>
      </w:r>
      <w:r w:rsidR="00BA3AC5">
        <w:rPr>
          <w:i/>
          <w:iCs/>
        </w:rPr>
        <w:t xml:space="preserve"> 12</w:t>
      </w:r>
      <w:r w:rsidRPr="00A3246C">
        <w:rPr>
          <w:i/>
          <w:iCs/>
        </w:rPr>
        <w:t xml:space="preserve">: Variation of colonoscopy </w:t>
      </w:r>
      <w:r>
        <w:rPr>
          <w:i/>
          <w:iCs/>
        </w:rPr>
        <w:t>across age for each gender</w:t>
      </w:r>
    </w:p>
    <w:p w14:paraId="7802825B" w14:textId="1401AB57" w:rsidR="008375B2" w:rsidRDefault="008375B2" w:rsidP="00226875">
      <w:pPr>
        <w:pStyle w:val="ListParagraph"/>
        <w:suppressAutoHyphens/>
      </w:pPr>
      <w:r>
        <w:t xml:space="preserve">The above figure shows that the colonoscopy numbers are projected to be higher for the younger </w:t>
      </w:r>
      <w:r w:rsidR="00035974">
        <w:t>age group</w:t>
      </w:r>
      <w:r>
        <w:t xml:space="preserve">, this is purely by using the existing colonoscopy data and calculating the younger age group using both census and colonoscopy data. More research might be required considering the psychological factors as mentioned in the depth </w:t>
      </w:r>
      <w:r w:rsidR="00035974">
        <w:t>interview, this is however not in scope of this research.</w:t>
      </w:r>
    </w:p>
    <w:p w14:paraId="49DAF0C0" w14:textId="77777777" w:rsidR="00035974" w:rsidRDefault="00035974" w:rsidP="00226875">
      <w:pPr>
        <w:pStyle w:val="ListParagraph"/>
        <w:suppressAutoHyphens/>
      </w:pPr>
    </w:p>
    <w:p w14:paraId="57DE5AEC" w14:textId="3B8DB840" w:rsidR="00035974" w:rsidRDefault="00035974" w:rsidP="00226875">
      <w:pPr>
        <w:pStyle w:val="ListParagraph"/>
        <w:suppressAutoHyphens/>
      </w:pPr>
      <w:r>
        <w:t>In the next steps, the feature co-relation is verified by making use of the co-relation matrix.</w:t>
      </w:r>
    </w:p>
    <w:p w14:paraId="73683A06" w14:textId="1889F6DA" w:rsidR="00035974" w:rsidRDefault="00DD57E8" w:rsidP="00226875">
      <w:pPr>
        <w:pStyle w:val="ListParagraph"/>
        <w:suppressAutoHyphens/>
      </w:pPr>
      <w:r w:rsidRPr="00DD57E8">
        <w:rPr>
          <w:noProof/>
        </w:rPr>
        <w:drawing>
          <wp:inline distT="0" distB="0" distL="0" distR="0" wp14:anchorId="7FCFB8EC" wp14:editId="4DEC7AAB">
            <wp:extent cx="5731510" cy="3914775"/>
            <wp:effectExtent l="0" t="0" r="2540" b="952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19"/>
                    <a:stretch>
                      <a:fillRect/>
                    </a:stretch>
                  </pic:blipFill>
                  <pic:spPr>
                    <a:xfrm>
                      <a:off x="0" y="0"/>
                      <a:ext cx="5731510" cy="3914775"/>
                    </a:xfrm>
                    <a:prstGeom prst="rect">
                      <a:avLst/>
                    </a:prstGeom>
                  </pic:spPr>
                </pic:pic>
              </a:graphicData>
            </a:graphic>
          </wp:inline>
        </w:drawing>
      </w:r>
    </w:p>
    <w:p w14:paraId="0BFB92C1" w14:textId="31C674A1" w:rsidR="00BA3AC5" w:rsidRDefault="00BA3AC5" w:rsidP="00226875">
      <w:pPr>
        <w:suppressAutoHyphens/>
        <w:ind w:left="720" w:firstLine="720"/>
      </w:pPr>
      <w:r w:rsidRPr="00BA3AC5">
        <w:rPr>
          <w:i/>
          <w:iCs/>
        </w:rPr>
        <w:t>Fig</w:t>
      </w:r>
      <w:r w:rsidRPr="00BA3AC5">
        <w:rPr>
          <w:i/>
          <w:iCs/>
        </w:rPr>
        <w:t xml:space="preserve"> 13</w:t>
      </w:r>
      <w:r w:rsidRPr="00BA3AC5">
        <w:rPr>
          <w:i/>
          <w:iCs/>
        </w:rPr>
        <w:t xml:space="preserve">: </w:t>
      </w:r>
      <w:r w:rsidRPr="00BA3AC5">
        <w:rPr>
          <w:i/>
          <w:iCs/>
        </w:rPr>
        <w:t xml:space="preserve">corelation matrix showing impact of features on the mean </w:t>
      </w:r>
      <w:proofErr w:type="gramStart"/>
      <w:r w:rsidRPr="00BA3AC5">
        <w:rPr>
          <w:i/>
          <w:iCs/>
        </w:rPr>
        <w:t>colonoscopy</w:t>
      </w:r>
      <w:proofErr w:type="gramEnd"/>
    </w:p>
    <w:p w14:paraId="523BF8A5" w14:textId="59F7A180" w:rsidR="00035974" w:rsidRDefault="00DD57E8" w:rsidP="00226875">
      <w:pPr>
        <w:pStyle w:val="ListParagraph"/>
        <w:suppressAutoHyphens/>
      </w:pPr>
      <w:r>
        <w:t>The above corelation matrix shows that there is a reasonable corelation for the years 2021 and 2022 on the age</w:t>
      </w:r>
      <w:r w:rsidR="00390997">
        <w:t xml:space="preserve">, most relation exists between the previous year values. </w:t>
      </w:r>
    </w:p>
    <w:p w14:paraId="5EE4ECA0" w14:textId="77777777" w:rsidR="003F3919" w:rsidRDefault="003F3919" w:rsidP="00226875">
      <w:pPr>
        <w:pStyle w:val="ListParagraph"/>
        <w:suppressAutoHyphens/>
      </w:pPr>
    </w:p>
    <w:p w14:paraId="7FC289F4" w14:textId="16009D97" w:rsidR="003F3919" w:rsidRDefault="00E96AB3" w:rsidP="00226875">
      <w:pPr>
        <w:pStyle w:val="ListParagraph"/>
        <w:suppressAutoHyphens/>
      </w:pPr>
      <w:r>
        <w:lastRenderedPageBreak/>
        <w:t xml:space="preserve">As part of the iterative process of data preparation, to achieve better accuracy, feature engineering is applied. </w:t>
      </w:r>
    </w:p>
    <w:p w14:paraId="11DFA229" w14:textId="77777777" w:rsidR="00E96AB3" w:rsidRDefault="00E96AB3" w:rsidP="00226875">
      <w:pPr>
        <w:pStyle w:val="ListParagraph"/>
        <w:suppressAutoHyphens/>
      </w:pPr>
    </w:p>
    <w:p w14:paraId="3D08C5A2" w14:textId="77777777" w:rsidR="00E96AB3" w:rsidRDefault="00E96AB3" w:rsidP="00226875">
      <w:pPr>
        <w:pStyle w:val="ListParagraph"/>
        <w:suppressAutoHyphens/>
      </w:pPr>
    </w:p>
    <w:p w14:paraId="08817586" w14:textId="2737057D" w:rsidR="003F3919" w:rsidRDefault="003F3919" w:rsidP="00226875">
      <w:pPr>
        <w:pStyle w:val="ListParagraph"/>
        <w:suppressAutoHyphens/>
      </w:pPr>
      <w:r w:rsidRPr="003F3919">
        <w:rPr>
          <w:noProof/>
        </w:rPr>
        <w:drawing>
          <wp:inline distT="0" distB="0" distL="0" distR="0" wp14:anchorId="04DA49DB" wp14:editId="0DA6B01A">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20"/>
                    <a:stretch>
                      <a:fillRect/>
                    </a:stretch>
                  </pic:blipFill>
                  <pic:spPr>
                    <a:xfrm>
                      <a:off x="0" y="0"/>
                      <a:ext cx="5731510" cy="3544570"/>
                    </a:xfrm>
                    <a:prstGeom prst="rect">
                      <a:avLst/>
                    </a:prstGeom>
                  </pic:spPr>
                </pic:pic>
              </a:graphicData>
            </a:graphic>
          </wp:inline>
        </w:drawing>
      </w:r>
    </w:p>
    <w:p w14:paraId="65D9E065" w14:textId="10C260F3" w:rsidR="00BA3AC5" w:rsidRDefault="00BA3AC5" w:rsidP="00226875">
      <w:pPr>
        <w:suppressAutoHyphens/>
        <w:ind w:left="720" w:firstLine="720"/>
      </w:pPr>
      <w:r w:rsidRPr="00BA3AC5">
        <w:rPr>
          <w:i/>
          <w:iCs/>
        </w:rPr>
        <w:t>Fig 1</w:t>
      </w:r>
      <w:r>
        <w:rPr>
          <w:i/>
          <w:iCs/>
        </w:rPr>
        <w:t>4</w:t>
      </w:r>
      <w:r w:rsidRPr="00BA3AC5">
        <w:rPr>
          <w:i/>
          <w:iCs/>
        </w:rPr>
        <w:t xml:space="preserve">: corelation matrix showing impact of features on the mean </w:t>
      </w:r>
      <w:proofErr w:type="gramStart"/>
      <w:r w:rsidRPr="00BA3AC5">
        <w:rPr>
          <w:i/>
          <w:iCs/>
        </w:rPr>
        <w:t>colonoscopy</w:t>
      </w:r>
      <w:proofErr w:type="gramEnd"/>
    </w:p>
    <w:p w14:paraId="5BB5BB28" w14:textId="77777777" w:rsidR="00BA3AC5" w:rsidRDefault="00BA3AC5" w:rsidP="00226875">
      <w:pPr>
        <w:suppressAutoHyphens/>
        <w:ind w:left="720"/>
      </w:pPr>
    </w:p>
    <w:p w14:paraId="2731ACB0" w14:textId="50E77D10" w:rsidR="00E96AB3" w:rsidRDefault="00E96AB3" w:rsidP="00226875">
      <w:pPr>
        <w:suppressAutoHyphens/>
        <w:ind w:left="720"/>
      </w:pPr>
      <w:r>
        <w:t>The above corelation matric is to identify the corelation between the projected column (colonoscopy) and the mean value of numbers, meanE indicates the mean estimate of eligible population for colonoscopy, mean_l</w:t>
      </w:r>
      <w:proofErr w:type="gramStart"/>
      <w:r>
        <w:t>1,mean</w:t>
      </w:r>
      <w:proofErr w:type="gramEnd"/>
      <w:r>
        <w:t xml:space="preserve">_l2 etc are the features generated and it indicates the mean values a year back, two years back and so on. The values indicate that </w:t>
      </w:r>
      <w:r w:rsidR="003D478F">
        <w:t>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2905C05F" w14:textId="01DDE795" w:rsidR="008D4948" w:rsidRDefault="008A5A6B" w:rsidP="00226875">
      <w:pPr>
        <w:suppressAutoHyphens/>
        <w:ind w:left="720"/>
      </w:pPr>
      <w:r>
        <w:t>Hypothesis testing is the next part in our analysis, as stated in the objective, hypothesis testing is to prove</w:t>
      </w:r>
      <w:r w:rsidR="00965410">
        <w:t xml:space="preserve"> the male colonoscopy for the population is less compared to the females, based on the average colonoscopy for the </w:t>
      </w:r>
      <w:r w:rsidR="008D4948">
        <w:t>sample. The</w:t>
      </w:r>
      <w:r w:rsidR="00601B4B">
        <w:t xml:space="preserve"> mean average number of colonoscopies between 60-69</w:t>
      </w:r>
      <w:r w:rsidR="008D4948">
        <w:t xml:space="preserve"> is 209 as per the descriptive statistics. With 95 % Confidence Interval the values range between 158 and 259.</w:t>
      </w:r>
    </w:p>
    <w:p w14:paraId="36F59EF1" w14:textId="1497B9B5" w:rsidR="008D4948" w:rsidRDefault="008D4948" w:rsidP="00226875">
      <w:pPr>
        <w:suppressAutoHyphens/>
        <w:ind w:left="720"/>
      </w:pPr>
      <w:r w:rsidRPr="008D4948">
        <w:rPr>
          <w:noProof/>
        </w:rPr>
        <w:lastRenderedPageBreak/>
        <w:drawing>
          <wp:inline distT="0" distB="0" distL="0" distR="0" wp14:anchorId="1BBC0D67" wp14:editId="185AE82F">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21"/>
                    <a:stretch>
                      <a:fillRect/>
                    </a:stretch>
                  </pic:blipFill>
                  <pic:spPr>
                    <a:xfrm>
                      <a:off x="0" y="0"/>
                      <a:ext cx="5227773" cy="1493649"/>
                    </a:xfrm>
                    <a:prstGeom prst="rect">
                      <a:avLst/>
                    </a:prstGeom>
                  </pic:spPr>
                </pic:pic>
              </a:graphicData>
            </a:graphic>
          </wp:inline>
        </w:drawing>
      </w:r>
    </w:p>
    <w:p w14:paraId="39966AEC" w14:textId="73A2E0DD" w:rsidR="00965410" w:rsidRDefault="008D4948" w:rsidP="00226875">
      <w:pPr>
        <w:suppressAutoHyphens/>
        <w:ind w:left="720"/>
      </w:pPr>
      <w:r>
        <w:t xml:space="preserve">Now, the whole population between 55-70, shows the maximum number for male is 275. Doing a T-test on one population to see if the number of </w:t>
      </w:r>
      <w:r w:rsidR="00B91450">
        <w:t>colonoscopies</w:t>
      </w:r>
      <w:r>
        <w:t xml:space="preserve"> is equal to 275 (NULL Hypothesis).</w:t>
      </w:r>
    </w:p>
    <w:p w14:paraId="6BED8244" w14:textId="473D4C81" w:rsidR="008D4948" w:rsidRDefault="008D4948" w:rsidP="00226875">
      <w:pPr>
        <w:suppressAutoHyphens/>
        <w:ind w:left="720"/>
      </w:pPr>
      <w:r w:rsidRPr="008D4948">
        <w:rPr>
          <w:noProof/>
        </w:rPr>
        <w:drawing>
          <wp:inline distT="0" distB="0" distL="0" distR="0" wp14:anchorId="15ACD6EB" wp14:editId="20DD58C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22"/>
                    <a:stretch>
                      <a:fillRect/>
                    </a:stretch>
                  </pic:blipFill>
                  <pic:spPr>
                    <a:xfrm>
                      <a:off x="0" y="0"/>
                      <a:ext cx="5731510" cy="1007110"/>
                    </a:xfrm>
                    <a:prstGeom prst="rect">
                      <a:avLst/>
                    </a:prstGeom>
                  </pic:spPr>
                </pic:pic>
              </a:graphicData>
            </a:graphic>
          </wp:inline>
        </w:drawing>
      </w:r>
    </w:p>
    <w:p w14:paraId="3E994146" w14:textId="70425881" w:rsidR="008A5A6B" w:rsidRDefault="008D4948" w:rsidP="00226875">
      <w:pPr>
        <w:suppressAutoHyphens/>
        <w:ind w:left="720"/>
      </w:pPr>
      <w:r>
        <w:t>P value less than 0.05 shows that the Hypothesis is rejected and the colonoscopy numbers for male is not equal to 275 and it is less than 275.</w:t>
      </w:r>
    </w:p>
    <w:p w14:paraId="644C72D4" w14:textId="77777777" w:rsidR="008D4948" w:rsidRDefault="008D4948" w:rsidP="00226875">
      <w:pPr>
        <w:suppressAutoHyphens/>
      </w:pPr>
    </w:p>
    <w:p w14:paraId="5AFA8937" w14:textId="107D585C" w:rsidR="008D4948" w:rsidRDefault="008D4948" w:rsidP="00226875">
      <w:pPr>
        <w:suppressAutoHyphens/>
        <w:ind w:left="720"/>
      </w:pPr>
      <w:r>
        <w:t xml:space="preserve">Now, considering the mean value for male between 60-69 </w:t>
      </w:r>
      <w:r w:rsidR="00A230F4">
        <w:t>230. Hypothesis testing to prove the colonoscopy number is greater than 230.</w:t>
      </w:r>
    </w:p>
    <w:p w14:paraId="07E8BE19" w14:textId="2CD4DD5F" w:rsidR="00A230F4" w:rsidRDefault="00A230F4" w:rsidP="00226875">
      <w:pPr>
        <w:suppressAutoHyphens/>
        <w:ind w:firstLine="720"/>
      </w:pPr>
      <w:r w:rsidRPr="00A230F4">
        <w:rPr>
          <w:noProof/>
        </w:rPr>
        <w:drawing>
          <wp:inline distT="0" distB="0" distL="0" distR="0" wp14:anchorId="7D3D6352" wp14:editId="57584455">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23"/>
                    <a:stretch>
                      <a:fillRect/>
                    </a:stretch>
                  </pic:blipFill>
                  <pic:spPr>
                    <a:xfrm>
                      <a:off x="0" y="0"/>
                      <a:ext cx="2771684" cy="676169"/>
                    </a:xfrm>
                    <a:prstGeom prst="rect">
                      <a:avLst/>
                    </a:prstGeom>
                  </pic:spPr>
                </pic:pic>
              </a:graphicData>
            </a:graphic>
          </wp:inline>
        </w:drawing>
      </w:r>
    </w:p>
    <w:p w14:paraId="24706C47" w14:textId="07F6AC26" w:rsidR="008F7E4B" w:rsidRDefault="00A230F4" w:rsidP="00226875">
      <w:pPr>
        <w:suppressAutoHyphens/>
      </w:pPr>
      <w:r>
        <w:tab/>
      </w:r>
      <w:r w:rsidR="00EB78B4">
        <w:t>Similar tests are done on female sample</w:t>
      </w:r>
      <w:r w:rsidR="008F7E4B">
        <w:t>s.</w:t>
      </w:r>
    </w:p>
    <w:p w14:paraId="430B0943" w14:textId="2CDDDD24" w:rsidR="00A230F4" w:rsidRDefault="00A230F4" w:rsidP="00226875">
      <w:pPr>
        <w:suppressAutoHyphens/>
      </w:pPr>
      <w:r w:rsidRPr="00A230F4">
        <w:rPr>
          <w:noProof/>
        </w:rPr>
        <w:lastRenderedPageBreak/>
        <w:drawing>
          <wp:inline distT="0" distB="0" distL="0" distR="0" wp14:anchorId="56798B10" wp14:editId="307F280D">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24"/>
                    <a:stretch>
                      <a:fillRect/>
                    </a:stretch>
                  </pic:blipFill>
                  <pic:spPr>
                    <a:xfrm>
                      <a:off x="0" y="0"/>
                      <a:ext cx="5731510" cy="4013200"/>
                    </a:xfrm>
                    <a:prstGeom prst="rect">
                      <a:avLst/>
                    </a:prstGeom>
                  </pic:spPr>
                </pic:pic>
              </a:graphicData>
            </a:graphic>
          </wp:inline>
        </w:drawing>
      </w:r>
    </w:p>
    <w:p w14:paraId="2C4BF841" w14:textId="4ED849EF" w:rsidR="00A230F4" w:rsidRDefault="00A230F4" w:rsidP="00226875">
      <w:pPr>
        <w:suppressAutoHyphens/>
      </w:pPr>
      <w:r>
        <w:tab/>
        <w:t xml:space="preserve">The above plot shows that the data are normally distributed. </w:t>
      </w:r>
    </w:p>
    <w:p w14:paraId="2EF9EF2A" w14:textId="0209F409" w:rsidR="00A230F4" w:rsidRDefault="00A230F4" w:rsidP="00226875">
      <w:pPr>
        <w:suppressAutoHyphens/>
      </w:pPr>
      <w:r>
        <w:tab/>
      </w:r>
      <w:r w:rsidRPr="00A230F4">
        <w:rPr>
          <w:noProof/>
        </w:rPr>
        <w:drawing>
          <wp:inline distT="0" distB="0" distL="0" distR="0" wp14:anchorId="52E3AFFF" wp14:editId="064C875E">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25"/>
                    <a:stretch>
                      <a:fillRect/>
                    </a:stretch>
                  </pic:blipFill>
                  <pic:spPr>
                    <a:xfrm>
                      <a:off x="0" y="0"/>
                      <a:ext cx="3748605" cy="818414"/>
                    </a:xfrm>
                    <a:prstGeom prst="rect">
                      <a:avLst/>
                    </a:prstGeom>
                  </pic:spPr>
                </pic:pic>
              </a:graphicData>
            </a:graphic>
          </wp:inline>
        </w:drawing>
      </w:r>
    </w:p>
    <w:p w14:paraId="17D0174D" w14:textId="348C0D68" w:rsidR="00A230F4" w:rsidRDefault="00A230F4" w:rsidP="00226875">
      <w:pPr>
        <w:suppressAutoHyphens/>
        <w:ind w:left="360"/>
      </w:pPr>
      <w:r>
        <w:tab/>
        <w:t>Additional Shapiro tests done to prove normal distribution, and we can hence proceed with ANOVA.</w:t>
      </w:r>
    </w:p>
    <w:p w14:paraId="1F822EE1" w14:textId="6621AB49" w:rsidR="00A230F4" w:rsidRDefault="00342E8E" w:rsidP="00226875">
      <w:pPr>
        <w:suppressAutoHyphens/>
        <w:ind w:left="360"/>
      </w:pPr>
      <w:r w:rsidRPr="00342E8E">
        <w:rPr>
          <w:noProof/>
        </w:rPr>
        <w:drawing>
          <wp:inline distT="0" distB="0" distL="0" distR="0" wp14:anchorId="4361D032" wp14:editId="148D6460">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26"/>
                    <a:stretch>
                      <a:fillRect/>
                    </a:stretch>
                  </pic:blipFill>
                  <pic:spPr>
                    <a:xfrm>
                      <a:off x="0" y="0"/>
                      <a:ext cx="4435347" cy="2135945"/>
                    </a:xfrm>
                    <a:prstGeom prst="rect">
                      <a:avLst/>
                    </a:prstGeom>
                  </pic:spPr>
                </pic:pic>
              </a:graphicData>
            </a:graphic>
          </wp:inline>
        </w:drawing>
      </w:r>
    </w:p>
    <w:p w14:paraId="3D90F46B" w14:textId="10448816" w:rsidR="00AC7481" w:rsidRDefault="00342E8E" w:rsidP="00226875">
      <w:pPr>
        <w:suppressAutoHyphens/>
        <w:ind w:left="360"/>
      </w:pPr>
      <w:r>
        <w:t xml:space="preserve">ANOVA tests show that, mean value for male and female are different. This is proved in the </w:t>
      </w:r>
      <w:r w:rsidR="00AC7481">
        <w:t xml:space="preserve">initial data analysis as well, median values for male and female are same as per the </w:t>
      </w:r>
      <w:r w:rsidR="00B91450">
        <w:t>U-Mann Whitman</w:t>
      </w:r>
      <w:r w:rsidR="00AC7481">
        <w:t xml:space="preserve"> test. This means there is no evidence to suggest Male colonoscopies are less compared to Female.</w:t>
      </w:r>
    </w:p>
    <w:p w14:paraId="128AB71C" w14:textId="5114F1CE" w:rsidR="007A577E" w:rsidRDefault="007A577E" w:rsidP="00226875">
      <w:pPr>
        <w:pStyle w:val="ListParagraph"/>
        <w:numPr>
          <w:ilvl w:val="1"/>
          <w:numId w:val="3"/>
        </w:numPr>
        <w:suppressAutoHyphens/>
      </w:pPr>
      <w:r>
        <w:lastRenderedPageBreak/>
        <w:t>Model Building and Evaluation</w:t>
      </w:r>
      <w:r w:rsidR="00B44810">
        <w:t>:</w:t>
      </w:r>
    </w:p>
    <w:p w14:paraId="52747DAA" w14:textId="077BD0BF" w:rsidR="00F4426B" w:rsidRDefault="00543DDC" w:rsidP="00226875">
      <w:pPr>
        <w:suppressAutoHyphens/>
        <w:ind w:left="360"/>
      </w:pPr>
      <w:r>
        <w:t xml:space="preserve">In this section, we will iterate through various regression </w:t>
      </w:r>
      <w:r w:rsidR="006A1229">
        <w:t xml:space="preserve">models, </w:t>
      </w:r>
      <w:r w:rsidR="005E67CC">
        <w:t>evaluate,</w:t>
      </w:r>
      <w:r w:rsidR="006A1229">
        <w:t xml:space="preserve"> and identify the best models for predicting colonoscopy.</w:t>
      </w:r>
    </w:p>
    <w:p w14:paraId="51E295D0" w14:textId="77777777" w:rsidR="006A1229" w:rsidRDefault="006A1229" w:rsidP="00226875">
      <w:pPr>
        <w:pStyle w:val="ListParagraph"/>
        <w:suppressAutoHyphens/>
      </w:pPr>
    </w:p>
    <w:p w14:paraId="42697BF3" w14:textId="1E6B1A15" w:rsidR="006A1229" w:rsidRPr="006A1229" w:rsidRDefault="006A1229" w:rsidP="00226875">
      <w:pPr>
        <w:pStyle w:val="ListParagraph"/>
        <w:numPr>
          <w:ilvl w:val="2"/>
          <w:numId w:val="3"/>
        </w:numPr>
        <w:suppressAutoHyphens/>
        <w:rPr>
          <w:u w:val="single"/>
        </w:rPr>
      </w:pPr>
      <w:r w:rsidRPr="006A1229">
        <w:rPr>
          <w:u w:val="single"/>
        </w:rPr>
        <w:t>Time Series Forecasting:</w:t>
      </w:r>
    </w:p>
    <w:p w14:paraId="29C32455" w14:textId="79C86045" w:rsidR="006A1229" w:rsidRDefault="006A1229" w:rsidP="00226875">
      <w:pPr>
        <w:suppressAutoHyphens/>
        <w:ind w:left="360"/>
      </w:pPr>
      <w:r>
        <w:t>As mentioned in the data preparation, data frames for weekly, quarterly, daily colonoscopy aggregates are created for applying the time series forecasting techniques.</w:t>
      </w:r>
    </w:p>
    <w:p w14:paraId="5B2AFE5E" w14:textId="57BE986B" w:rsidR="006A1229" w:rsidRPr="001C3D99" w:rsidRDefault="006A1229" w:rsidP="00226875">
      <w:pPr>
        <w:suppressAutoHyphens/>
        <w:ind w:firstLine="360"/>
        <w:rPr>
          <w:u w:val="single"/>
        </w:rPr>
      </w:pPr>
      <w:r w:rsidRPr="001C3D99">
        <w:rPr>
          <w:u w:val="single"/>
        </w:rPr>
        <w:t>ARMA:</w:t>
      </w:r>
    </w:p>
    <w:p w14:paraId="40B94DAB" w14:textId="3E1FA7FC" w:rsidR="006A1229" w:rsidRDefault="006A1229" w:rsidP="00226875">
      <w:pPr>
        <w:suppressAutoHyphens/>
        <w:ind w:left="360"/>
      </w:pPr>
      <w:r w:rsidRPr="006A1229">
        <w:t xml:space="preserve">As per the data analysis section above, we don’t see any </w:t>
      </w:r>
      <w:r>
        <w:t xml:space="preserve">seasonality and trend component in the data. </w:t>
      </w:r>
      <w:r w:rsidR="005E67CC">
        <w:t>Hence,</w:t>
      </w:r>
      <w:r>
        <w:t xml:space="preserve"> we will use the ARMA approach</w:t>
      </w:r>
      <w:r w:rsidR="005E67CC">
        <w:t xml:space="preserve">. We will use the </w:t>
      </w:r>
      <w:r w:rsidR="008A4985">
        <w:t xml:space="preserve">PYTHON library </w:t>
      </w:r>
      <w:r w:rsidR="005E67CC">
        <w:t xml:space="preserve">stats model for this </w:t>
      </w:r>
      <w:r w:rsidR="008A4985">
        <w:t>purpose.</w:t>
      </w:r>
    </w:p>
    <w:p w14:paraId="3BBE68FC" w14:textId="613172B2" w:rsidR="008A4985" w:rsidRDefault="001C60DB" w:rsidP="00226875">
      <w:pPr>
        <w:suppressAutoHyphens/>
      </w:pPr>
      <w:r>
        <w:t xml:space="preserve">       Train data selected between 2014 August through 2019, test data post 2019.</w:t>
      </w:r>
    </w:p>
    <w:p w14:paraId="135395CB" w14:textId="1C1FC27C" w:rsidR="008A4985" w:rsidRPr="006A1229" w:rsidRDefault="008A4985" w:rsidP="00226875">
      <w:pPr>
        <w:pStyle w:val="ListParagraph"/>
        <w:suppressAutoHyphens/>
        <w:ind w:left="1080"/>
      </w:pPr>
      <w:r w:rsidRPr="008A4985">
        <w:drawing>
          <wp:inline distT="0" distB="0" distL="0" distR="0" wp14:anchorId="0974E0CC" wp14:editId="715B1000">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27"/>
                    <a:stretch>
                      <a:fillRect/>
                    </a:stretch>
                  </pic:blipFill>
                  <pic:spPr>
                    <a:xfrm>
                      <a:off x="0" y="0"/>
                      <a:ext cx="4781132" cy="1651625"/>
                    </a:xfrm>
                    <a:prstGeom prst="rect">
                      <a:avLst/>
                    </a:prstGeom>
                  </pic:spPr>
                </pic:pic>
              </a:graphicData>
            </a:graphic>
          </wp:inline>
        </w:drawing>
      </w:r>
    </w:p>
    <w:p w14:paraId="28423CBB" w14:textId="23B89DBC" w:rsidR="00543DDC" w:rsidRDefault="008A4985" w:rsidP="00226875">
      <w:pPr>
        <w:pStyle w:val="ListParagraph"/>
        <w:suppressAutoHyphens/>
      </w:pPr>
      <w:r>
        <w:t xml:space="preserve">      </w:t>
      </w:r>
    </w:p>
    <w:p w14:paraId="5C4D3467" w14:textId="4251002A" w:rsidR="001C3D99" w:rsidRDefault="008A4985" w:rsidP="00226875">
      <w:pPr>
        <w:suppressAutoHyphens/>
      </w:pPr>
      <w:r>
        <w:t xml:space="preserve">         For </w:t>
      </w:r>
      <w:r w:rsidR="002A3E76">
        <w:t>ARMA (</w:t>
      </w:r>
      <w:r w:rsidR="001C3D99">
        <w:t>autoregressive moving average)</w:t>
      </w:r>
      <w:r>
        <w:t xml:space="preserve"> model we will </w:t>
      </w:r>
      <w:r w:rsidR="001C3D99">
        <w:t>use the syntax as above, ARIMA(</w:t>
      </w:r>
      <w:proofErr w:type="gramStart"/>
      <w:r w:rsidR="001C3D99">
        <w:t>p,q</w:t>
      </w:r>
      <w:proofErr w:type="gramEnd"/>
      <w:r w:rsidR="001C3D99">
        <w:t>)</w:t>
      </w:r>
      <w:r w:rsidR="000B6778">
        <w:t xml:space="preserve"> where p is the training data </w:t>
      </w:r>
      <w:r w:rsidR="001C3D99">
        <w:t>.</w:t>
      </w:r>
      <w:r w:rsidR="000B6778">
        <w:t>Then we will fit the model. For timeseries prediction we will predict using the test data at each test data point and will visualise the prediction versus the test data and evaluate the model.</w:t>
      </w:r>
      <w:r w:rsidR="00424F2B">
        <w:t xml:space="preserve"> As mentioned earlier in the data preparation section it is an iterative approach, and the data selections are done for improved measures. </w:t>
      </w:r>
    </w:p>
    <w:p w14:paraId="43D48BBA" w14:textId="2CA40432" w:rsidR="00424F2B" w:rsidRDefault="00424F2B" w:rsidP="00226875">
      <w:pPr>
        <w:suppressAutoHyphens/>
      </w:pPr>
      <w:r w:rsidRPr="00424F2B">
        <w:lastRenderedPageBreak/>
        <w:drawing>
          <wp:inline distT="0" distB="0" distL="0" distR="0" wp14:anchorId="2B41BAFF" wp14:editId="222149C1">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28"/>
                    <a:stretch>
                      <a:fillRect/>
                    </a:stretch>
                  </pic:blipFill>
                  <pic:spPr>
                    <a:xfrm>
                      <a:off x="0" y="0"/>
                      <a:ext cx="5731510" cy="4048125"/>
                    </a:xfrm>
                    <a:prstGeom prst="rect">
                      <a:avLst/>
                    </a:prstGeom>
                  </pic:spPr>
                </pic:pic>
              </a:graphicData>
            </a:graphic>
          </wp:inline>
        </w:drawing>
      </w:r>
    </w:p>
    <w:p w14:paraId="1BA70099" w14:textId="07215280" w:rsidR="00BA3AC5" w:rsidRDefault="00BA3AC5" w:rsidP="00226875">
      <w:pPr>
        <w:suppressAutoHyphens/>
        <w:ind w:left="720" w:firstLine="720"/>
      </w:pPr>
      <w:r w:rsidRPr="00BA3AC5">
        <w:rPr>
          <w:i/>
          <w:iCs/>
        </w:rPr>
        <w:t>Fig 1</w:t>
      </w:r>
      <w:r>
        <w:rPr>
          <w:i/>
          <w:iCs/>
        </w:rPr>
        <w:t>5</w:t>
      </w:r>
      <w:r w:rsidRPr="00BA3AC5">
        <w:rPr>
          <w:i/>
          <w:iCs/>
        </w:rPr>
        <w:t xml:space="preserve">: </w:t>
      </w:r>
      <w:r>
        <w:rPr>
          <w:i/>
          <w:iCs/>
        </w:rPr>
        <w:t>TRAIN vs TEST vs ARMA Predictions</w:t>
      </w:r>
    </w:p>
    <w:p w14:paraId="0F932960" w14:textId="77777777" w:rsidR="00BA3AC5" w:rsidRDefault="00BA3AC5" w:rsidP="00226875">
      <w:pPr>
        <w:suppressAutoHyphens/>
      </w:pPr>
    </w:p>
    <w:p w14:paraId="44963819" w14:textId="0C0DFC42" w:rsidR="00424F2B" w:rsidRDefault="00424F2B" w:rsidP="00226875">
      <w:pPr>
        <w:suppressAutoHyphens/>
      </w:pPr>
      <w:r>
        <w:t>RMSE: 124</w:t>
      </w:r>
    </w:p>
    <w:p w14:paraId="68F7B701" w14:textId="1624DECE" w:rsidR="00424F2B" w:rsidRDefault="00424F2B" w:rsidP="00226875">
      <w:pPr>
        <w:suppressAutoHyphens/>
      </w:pPr>
      <w:r>
        <w:t>Now, doing a prediction for the weekly dataset:</w:t>
      </w:r>
    </w:p>
    <w:p w14:paraId="03191271" w14:textId="67044D12" w:rsidR="001C60DB" w:rsidRDefault="001C60DB" w:rsidP="00226875">
      <w:pPr>
        <w:suppressAutoHyphens/>
      </w:pPr>
      <w:r>
        <w:t>RMSE:1707.</w:t>
      </w:r>
    </w:p>
    <w:p w14:paraId="44632223" w14:textId="28E0D08F" w:rsidR="001C60DB" w:rsidRDefault="001C60DB" w:rsidP="00226875">
      <w:pPr>
        <w:suppressAutoHyphens/>
      </w:pPr>
      <w:r>
        <w:t>The above evaluation shows very high RMSE, this could primarily be due to the fact that the data for 2020 is manufactured for the thesis, since counts where extremely low .</w:t>
      </w:r>
    </w:p>
    <w:p w14:paraId="4D9884F0" w14:textId="10EDCE89" w:rsidR="001C60DB" w:rsidRDefault="001C60DB" w:rsidP="00226875">
      <w:pPr>
        <w:suppressAutoHyphens/>
      </w:pPr>
      <w:r>
        <w:t>Now, we will build machine learning algorithms for time series:</w:t>
      </w:r>
    </w:p>
    <w:p w14:paraId="2E097035" w14:textId="5DC1313A" w:rsidR="001C60DB" w:rsidRDefault="00264BB2" w:rsidP="00226875">
      <w:pPr>
        <w:suppressAutoHyphens/>
      </w:pPr>
      <w:r w:rsidRPr="00264BB2">
        <w:lastRenderedPageBreak/>
        <w:drawing>
          <wp:inline distT="0" distB="0" distL="0" distR="0" wp14:anchorId="578A5B5B" wp14:editId="3C2E65C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29"/>
                    <a:stretch>
                      <a:fillRect/>
                    </a:stretch>
                  </pic:blipFill>
                  <pic:spPr>
                    <a:xfrm>
                      <a:off x="0" y="0"/>
                      <a:ext cx="5731510" cy="2845435"/>
                    </a:xfrm>
                    <a:prstGeom prst="rect">
                      <a:avLst/>
                    </a:prstGeom>
                  </pic:spPr>
                </pic:pic>
              </a:graphicData>
            </a:graphic>
          </wp:inline>
        </w:drawing>
      </w:r>
    </w:p>
    <w:p w14:paraId="30752BF5" w14:textId="77777777" w:rsidR="001C60DB" w:rsidRDefault="001C60DB" w:rsidP="00226875">
      <w:pPr>
        <w:suppressAutoHyphens/>
      </w:pPr>
    </w:p>
    <w:p w14:paraId="1A86B4AF" w14:textId="1204250E" w:rsidR="00264BB2" w:rsidRDefault="00264BB2" w:rsidP="00226875">
      <w:pPr>
        <w:suppressAutoHyphens/>
      </w:pPr>
      <w:r>
        <w:t xml:space="preserve">First, applying the </w:t>
      </w:r>
      <w:r w:rsidR="00BA3AC5">
        <w:t>ForecasterAutoreg,</w:t>
      </w:r>
      <w:r>
        <w:t xml:space="preserve"> using the Random Forest Regressor after testing the linear regressor which showed very high RSE.</w:t>
      </w:r>
    </w:p>
    <w:p w14:paraId="4E68B261" w14:textId="77777777" w:rsidR="00264BB2" w:rsidRDefault="00264BB2" w:rsidP="00226875">
      <w:pPr>
        <w:suppressAutoHyphens/>
      </w:pPr>
      <w:r w:rsidRPr="00264BB2">
        <w:drawing>
          <wp:inline distT="0" distB="0" distL="0" distR="0" wp14:anchorId="61E95A10" wp14:editId="2EC0230E">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30"/>
                    <a:stretch>
                      <a:fillRect/>
                    </a:stretch>
                  </pic:blipFill>
                  <pic:spPr>
                    <a:xfrm>
                      <a:off x="0" y="0"/>
                      <a:ext cx="5731510" cy="3849370"/>
                    </a:xfrm>
                    <a:prstGeom prst="rect">
                      <a:avLst/>
                    </a:prstGeom>
                  </pic:spPr>
                </pic:pic>
              </a:graphicData>
            </a:graphic>
          </wp:inline>
        </w:drawing>
      </w:r>
    </w:p>
    <w:p w14:paraId="7D760576" w14:textId="77777777" w:rsidR="00264BB2" w:rsidRDefault="00264BB2" w:rsidP="00226875">
      <w:pPr>
        <w:suppressAutoHyphens/>
      </w:pPr>
      <w:r>
        <w:t>The error is 17285 which is again very high.</w:t>
      </w:r>
    </w:p>
    <w:p w14:paraId="5DAAEE57" w14:textId="77777777" w:rsidR="00264BB2" w:rsidRDefault="00264BB2" w:rsidP="00226875">
      <w:pPr>
        <w:suppressAutoHyphens/>
      </w:pPr>
      <w:r>
        <w:t>Applying the same data for weekly data showed better MSE as 2093.</w:t>
      </w:r>
    </w:p>
    <w:p w14:paraId="24ACAA93" w14:textId="77777777" w:rsidR="00264BB2" w:rsidRDefault="00264BB2" w:rsidP="00226875">
      <w:pPr>
        <w:suppressAutoHyphens/>
      </w:pPr>
      <w:r>
        <w:t>Now, applying some hyper parameter tuning, using Grid search CV.</w:t>
      </w:r>
    </w:p>
    <w:p w14:paraId="18D6C54F" w14:textId="47427E79" w:rsidR="00264BB2" w:rsidRDefault="00264BB2" w:rsidP="00226875">
      <w:pPr>
        <w:suppressAutoHyphens/>
      </w:pPr>
      <w:r>
        <w:lastRenderedPageBreak/>
        <w:t xml:space="preserve"> </w:t>
      </w:r>
      <w:r w:rsidRPr="00264BB2">
        <w:drawing>
          <wp:inline distT="0" distB="0" distL="0" distR="0" wp14:anchorId="5CFABE93" wp14:editId="0F816D62">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31"/>
                    <a:stretch>
                      <a:fillRect/>
                    </a:stretch>
                  </pic:blipFill>
                  <pic:spPr>
                    <a:xfrm>
                      <a:off x="0" y="0"/>
                      <a:ext cx="5731510" cy="4112895"/>
                    </a:xfrm>
                    <a:prstGeom prst="rect">
                      <a:avLst/>
                    </a:prstGeom>
                  </pic:spPr>
                </pic:pic>
              </a:graphicData>
            </a:graphic>
          </wp:inline>
        </w:drawing>
      </w:r>
    </w:p>
    <w:p w14:paraId="634C0D1E" w14:textId="6EE407DE" w:rsidR="00264BB2" w:rsidRDefault="00264BB2" w:rsidP="00226875">
      <w:pPr>
        <w:suppressAutoHyphens/>
      </w:pPr>
      <w:r w:rsidRPr="00264BB2">
        <w:drawing>
          <wp:inline distT="0" distB="0" distL="0" distR="0" wp14:anchorId="3EB3A433" wp14:editId="7C015938">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32"/>
                    <a:stretch>
                      <a:fillRect/>
                    </a:stretch>
                  </pic:blipFill>
                  <pic:spPr>
                    <a:xfrm>
                      <a:off x="0" y="0"/>
                      <a:ext cx="5731510" cy="1040765"/>
                    </a:xfrm>
                    <a:prstGeom prst="rect">
                      <a:avLst/>
                    </a:prstGeom>
                  </pic:spPr>
                </pic:pic>
              </a:graphicData>
            </a:graphic>
          </wp:inline>
        </w:drawing>
      </w:r>
    </w:p>
    <w:p w14:paraId="5464DF5B" w14:textId="04AB33C2" w:rsidR="00264BB2" w:rsidRDefault="00264BB2" w:rsidP="00226875">
      <w:pPr>
        <w:suppressAutoHyphens/>
      </w:pPr>
      <w:r>
        <w:t>Better metrics obtained to 294.</w:t>
      </w:r>
    </w:p>
    <w:p w14:paraId="4B48E04F" w14:textId="73B8DDAD" w:rsidR="00264BB2" w:rsidRDefault="00264BB2" w:rsidP="00226875">
      <w:pPr>
        <w:suppressAutoHyphens/>
      </w:pPr>
      <w:r w:rsidRPr="00264BB2">
        <w:drawing>
          <wp:inline distT="0" distB="0" distL="0" distR="0" wp14:anchorId="161D257E" wp14:editId="77341F1F">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33"/>
                    <a:stretch>
                      <a:fillRect/>
                    </a:stretch>
                  </pic:blipFill>
                  <pic:spPr>
                    <a:xfrm>
                      <a:off x="0" y="0"/>
                      <a:ext cx="5601185" cy="2659610"/>
                    </a:xfrm>
                    <a:prstGeom prst="rect">
                      <a:avLst/>
                    </a:prstGeom>
                  </pic:spPr>
                </pic:pic>
              </a:graphicData>
            </a:graphic>
          </wp:inline>
        </w:drawing>
      </w:r>
    </w:p>
    <w:p w14:paraId="4733CEED" w14:textId="77777777" w:rsidR="00377617" w:rsidRDefault="00377617" w:rsidP="00226875">
      <w:pPr>
        <w:suppressAutoHyphens/>
      </w:pPr>
    </w:p>
    <w:p w14:paraId="7FD52C91" w14:textId="3A30AB68" w:rsidR="00377617" w:rsidRDefault="00377617" w:rsidP="00226875">
      <w:pPr>
        <w:suppressAutoHyphens/>
      </w:pPr>
      <w:r>
        <w:lastRenderedPageBreak/>
        <w:t>Applying the machine learning regression on the daily timeseries data:</w:t>
      </w:r>
    </w:p>
    <w:p w14:paraId="5F06B9BA" w14:textId="77777777" w:rsidR="00377617" w:rsidRDefault="00377617" w:rsidP="00226875">
      <w:pPr>
        <w:suppressAutoHyphens/>
      </w:pPr>
    </w:p>
    <w:p w14:paraId="1EACFEA5" w14:textId="122EB9CA" w:rsidR="00377617" w:rsidRDefault="00DA2365" w:rsidP="00226875">
      <w:pPr>
        <w:suppressAutoHyphens/>
      </w:pPr>
      <w:r w:rsidRPr="00DA2365">
        <w:drawing>
          <wp:inline distT="0" distB="0" distL="0" distR="0" wp14:anchorId="259A2279" wp14:editId="35A76339">
            <wp:extent cx="5731510" cy="2517140"/>
            <wp:effectExtent l="0" t="0" r="2540" b="0"/>
            <wp:docPr id="18826344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4402" name="Picture 1" descr="A screenshot of a computer program&#10;&#10;Description automatically generated"/>
                    <pic:cNvPicPr/>
                  </pic:nvPicPr>
                  <pic:blipFill>
                    <a:blip r:embed="rId34"/>
                    <a:stretch>
                      <a:fillRect/>
                    </a:stretch>
                  </pic:blipFill>
                  <pic:spPr>
                    <a:xfrm>
                      <a:off x="0" y="0"/>
                      <a:ext cx="5731510" cy="2517140"/>
                    </a:xfrm>
                    <a:prstGeom prst="rect">
                      <a:avLst/>
                    </a:prstGeom>
                  </pic:spPr>
                </pic:pic>
              </a:graphicData>
            </a:graphic>
          </wp:inline>
        </w:drawing>
      </w:r>
    </w:p>
    <w:p w14:paraId="2C1E2B41" w14:textId="77777777" w:rsidR="00DA2365" w:rsidRDefault="00DA2365" w:rsidP="00226875">
      <w:pPr>
        <w:suppressAutoHyphens/>
      </w:pPr>
    </w:p>
    <w:p w14:paraId="4909AA62" w14:textId="4C4BAD3F" w:rsidR="00DA2365" w:rsidRDefault="00DA2365" w:rsidP="00226875">
      <w:pPr>
        <w:suppressAutoHyphens/>
      </w:pPr>
      <w:r w:rsidRPr="00DA2365">
        <w:drawing>
          <wp:inline distT="0" distB="0" distL="0" distR="0" wp14:anchorId="0E4233D7" wp14:editId="36082FE2">
            <wp:extent cx="5731510" cy="5022215"/>
            <wp:effectExtent l="0" t="0" r="2540" b="6985"/>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35"/>
                    <a:stretch>
                      <a:fillRect/>
                    </a:stretch>
                  </pic:blipFill>
                  <pic:spPr>
                    <a:xfrm>
                      <a:off x="0" y="0"/>
                      <a:ext cx="5731510" cy="5022215"/>
                    </a:xfrm>
                    <a:prstGeom prst="rect">
                      <a:avLst/>
                    </a:prstGeom>
                  </pic:spPr>
                </pic:pic>
              </a:graphicData>
            </a:graphic>
          </wp:inline>
        </w:drawing>
      </w:r>
    </w:p>
    <w:p w14:paraId="11534E5E" w14:textId="39393EEE" w:rsidR="00DA2365" w:rsidRDefault="00DA2365" w:rsidP="00226875">
      <w:pPr>
        <w:suppressAutoHyphens/>
      </w:pPr>
      <w:r>
        <w:t>This is the best achieved so far at 39.</w:t>
      </w:r>
    </w:p>
    <w:p w14:paraId="30B00CDF" w14:textId="7321D115" w:rsidR="00424F2B" w:rsidRDefault="00626434" w:rsidP="00226875">
      <w:pPr>
        <w:pStyle w:val="ListParagraph"/>
        <w:numPr>
          <w:ilvl w:val="2"/>
          <w:numId w:val="3"/>
        </w:numPr>
        <w:suppressAutoHyphens/>
      </w:pPr>
      <w:r>
        <w:lastRenderedPageBreak/>
        <w:t>Regression Model Building:</w:t>
      </w:r>
    </w:p>
    <w:p w14:paraId="7EB4A393" w14:textId="70DB5B53" w:rsidR="00626434" w:rsidRDefault="00626434" w:rsidP="00226875">
      <w:pPr>
        <w:suppressAutoHyphens/>
        <w:ind w:left="360"/>
      </w:pPr>
      <w:r>
        <w:t xml:space="preserve">As explained in detail in the data preparation section and the data analysis section </w:t>
      </w:r>
      <w:r w:rsidR="00BA3AC5">
        <w:t>above,</w:t>
      </w:r>
      <w:r>
        <w:t xml:space="preserve"> iterative approach is applied and data for the most accurate model is experimented.</w:t>
      </w:r>
    </w:p>
    <w:p w14:paraId="3A599400" w14:textId="7E6D8A61" w:rsidR="00626434" w:rsidRDefault="00BA3AC5" w:rsidP="00226875">
      <w:pPr>
        <w:suppressAutoHyphens/>
        <w:ind w:left="360"/>
      </w:pPr>
      <w:r>
        <w:t xml:space="preserve">Referring to Fig 14 above, corelation between the new fields created as part of feature engineering and the projected columns for colonoscopy showed high. </w:t>
      </w:r>
    </w:p>
    <w:p w14:paraId="2315C2B3" w14:textId="44CE7836" w:rsidR="00BA3AC5" w:rsidRDefault="00BA3AC5" w:rsidP="00226875">
      <w:pPr>
        <w:suppressAutoHyphens/>
        <w:ind w:left="360"/>
      </w:pPr>
      <w:r>
        <w:t xml:space="preserve">However, when linear regression is applied to these fields </w:t>
      </w:r>
      <w:r w:rsidR="0077091F">
        <w:t xml:space="preserve">showed very less accuracy. </w:t>
      </w:r>
    </w:p>
    <w:p w14:paraId="1C0577E4" w14:textId="12A1D374" w:rsid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t xml:space="preserve">   </w:t>
      </w:r>
      <w:r w:rsidRPr="0077091F">
        <w:rPr>
          <w:rFonts w:asciiTheme="minorHAnsi" w:eastAsiaTheme="minorHAnsi" w:hAnsiTheme="minorHAnsi" w:cstheme="minorBidi"/>
          <w:kern w:val="2"/>
          <w:sz w:val="22"/>
          <w:szCs w:val="22"/>
          <w:lang w:eastAsia="en-US"/>
          <w14:ligatures w14:val="standardContextual"/>
        </w:rPr>
        <w:t xml:space="preserve">Training data </w:t>
      </w:r>
      <w:r w:rsidRPr="0077091F">
        <w:rPr>
          <w:rFonts w:asciiTheme="minorHAnsi" w:eastAsiaTheme="minorHAnsi" w:hAnsiTheme="minorHAnsi" w:cstheme="minorBidi"/>
          <w:kern w:val="2"/>
          <w:sz w:val="22"/>
          <w:szCs w:val="22"/>
          <w:lang w:eastAsia="en-US"/>
          <w14:ligatures w14:val="standardContextual"/>
        </w:rPr>
        <w:t>Accuracy:</w:t>
      </w:r>
      <w:r w:rsidRPr="0077091F">
        <w:rPr>
          <w:rFonts w:asciiTheme="minorHAnsi" w:eastAsiaTheme="minorHAnsi" w:hAnsiTheme="minorHAnsi" w:cstheme="minorBidi"/>
          <w:kern w:val="2"/>
          <w:sz w:val="22"/>
          <w:szCs w:val="22"/>
          <w:lang w:eastAsia="en-US"/>
          <w14:ligatures w14:val="standardContextual"/>
        </w:rPr>
        <w:t xml:space="preserve">  0.6828569612453668</w:t>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p>
    <w:p w14:paraId="24D999DA" w14:textId="05C7DDF8" w:rsidR="0077091F" w:rsidRP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r w:rsidRPr="0077091F">
        <w:rPr>
          <w:rFonts w:asciiTheme="minorHAnsi" w:eastAsiaTheme="minorHAnsi" w:hAnsiTheme="minorHAnsi" w:cstheme="minorBidi"/>
          <w:kern w:val="2"/>
          <w:sz w:val="22"/>
          <w:szCs w:val="22"/>
          <w:lang w:eastAsia="en-US"/>
          <w14:ligatures w14:val="standardContextual"/>
        </w:rPr>
        <w:t xml:space="preserve">Testing </w:t>
      </w:r>
      <w:r w:rsidRPr="0077091F">
        <w:rPr>
          <w:rFonts w:asciiTheme="minorHAnsi" w:eastAsiaTheme="minorHAnsi" w:hAnsiTheme="minorHAnsi" w:cstheme="minorBidi"/>
          <w:kern w:val="2"/>
          <w:sz w:val="22"/>
          <w:szCs w:val="22"/>
          <w:lang w:eastAsia="en-US"/>
          <w14:ligatures w14:val="standardContextual"/>
        </w:rPr>
        <w:t>data Accuracy:</w:t>
      </w:r>
      <w:r w:rsidRPr="0077091F">
        <w:rPr>
          <w:rFonts w:asciiTheme="minorHAnsi" w:eastAsiaTheme="minorHAnsi" w:hAnsiTheme="minorHAnsi" w:cstheme="minorBidi"/>
          <w:kern w:val="2"/>
          <w:sz w:val="22"/>
          <w:szCs w:val="22"/>
          <w:lang w:eastAsia="en-US"/>
          <w14:ligatures w14:val="standardContextual"/>
        </w:rPr>
        <w:t xml:space="preserve">  -9.27782899093964</w:t>
      </w:r>
    </w:p>
    <w:p w14:paraId="2C2333F2" w14:textId="77777777" w:rsidR="0077091F" w:rsidRP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0EC854ED" w14:textId="37C56195" w:rsidR="0077091F" w:rsidRDefault="0077091F" w:rsidP="00226875">
      <w:pPr>
        <w:pStyle w:val="HTMLPreformatted"/>
        <w:shd w:val="clear" w:color="auto" w:fill="FFFFFF"/>
        <w:suppressAutoHyphens/>
        <w:textAlignment w:val="baseline"/>
        <w:rPr>
          <w:color w:val="000000"/>
          <w:sz w:val="21"/>
          <w:szCs w:val="21"/>
        </w:rPr>
      </w:pPr>
      <w:r>
        <w:rPr>
          <w:color w:val="000000"/>
          <w:sz w:val="21"/>
          <w:szCs w:val="21"/>
        </w:rPr>
        <w:t xml:space="preserve">   Doing a Grid Cross Validation to see of the metrics improves.</w:t>
      </w:r>
    </w:p>
    <w:p w14:paraId="05375948" w14:textId="1063D226" w:rsidR="00546F07" w:rsidRDefault="00546F07" w:rsidP="00226875">
      <w:pPr>
        <w:pStyle w:val="HTMLPreformatted"/>
        <w:shd w:val="clear" w:color="auto" w:fill="FFFFFF"/>
        <w:suppressAutoHyphens/>
        <w:textAlignment w:val="baseline"/>
        <w:rPr>
          <w:color w:val="000000"/>
          <w:sz w:val="21"/>
          <w:szCs w:val="21"/>
        </w:rPr>
      </w:pPr>
      <w:r>
        <w:rPr>
          <w:color w:val="000000"/>
          <w:sz w:val="21"/>
          <w:szCs w:val="21"/>
        </w:rPr>
        <w:t xml:space="preserve">Applying Random Forest regression since the linear regression showed less accurate, applying Grid CV for accurate measure selection. </w:t>
      </w:r>
      <w:proofErr w:type="spellStart"/>
      <w:r>
        <w:rPr>
          <w:color w:val="000000"/>
          <w:sz w:val="21"/>
          <w:szCs w:val="21"/>
        </w:rPr>
        <w:t>Kfold</w:t>
      </w:r>
      <w:proofErr w:type="spellEnd"/>
      <w:r>
        <w:rPr>
          <w:color w:val="000000"/>
          <w:sz w:val="21"/>
          <w:szCs w:val="21"/>
        </w:rPr>
        <w:t xml:space="preserve"> is the cross validation applied.</w:t>
      </w:r>
    </w:p>
    <w:p w14:paraId="6D81088C" w14:textId="77777777" w:rsidR="00546F07" w:rsidRDefault="00546F07" w:rsidP="00226875">
      <w:pPr>
        <w:pStyle w:val="HTMLPreformatted"/>
        <w:shd w:val="clear" w:color="auto" w:fill="FFFFFF"/>
        <w:suppressAutoHyphens/>
        <w:textAlignment w:val="baseline"/>
        <w:rPr>
          <w:color w:val="000000"/>
          <w:sz w:val="21"/>
          <w:szCs w:val="21"/>
        </w:rPr>
      </w:pPr>
    </w:p>
    <w:p w14:paraId="323AA41A" w14:textId="787FDB7D" w:rsidR="00546F07" w:rsidRDefault="00546F07" w:rsidP="00226875">
      <w:pPr>
        <w:pStyle w:val="HTMLPreformatted"/>
        <w:shd w:val="clear" w:color="auto" w:fill="FFFFFF"/>
        <w:suppressAutoHyphens/>
        <w:textAlignment w:val="baseline"/>
        <w:rPr>
          <w:color w:val="000000"/>
          <w:sz w:val="21"/>
          <w:szCs w:val="21"/>
        </w:rPr>
      </w:pPr>
      <w:r w:rsidRPr="00546F07">
        <w:rPr>
          <w:color w:val="000000"/>
          <w:sz w:val="21"/>
          <w:szCs w:val="21"/>
        </w:rPr>
        <w:drawing>
          <wp:inline distT="0" distB="0" distL="0" distR="0" wp14:anchorId="5C142FC9" wp14:editId="0F6985FB">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36"/>
                    <a:stretch>
                      <a:fillRect/>
                    </a:stretch>
                  </pic:blipFill>
                  <pic:spPr>
                    <a:xfrm>
                      <a:off x="0" y="0"/>
                      <a:ext cx="5731510" cy="4754245"/>
                    </a:xfrm>
                    <a:prstGeom prst="rect">
                      <a:avLst/>
                    </a:prstGeom>
                  </pic:spPr>
                </pic:pic>
              </a:graphicData>
            </a:graphic>
          </wp:inline>
        </w:drawing>
      </w:r>
    </w:p>
    <w:p w14:paraId="2F606D31" w14:textId="77777777" w:rsidR="00546F07" w:rsidRDefault="00546F07" w:rsidP="00226875">
      <w:pPr>
        <w:pStyle w:val="HTMLPreformatted"/>
        <w:shd w:val="clear" w:color="auto" w:fill="FFFFFF"/>
        <w:suppressAutoHyphens/>
        <w:textAlignment w:val="baseline"/>
        <w:rPr>
          <w:color w:val="000000"/>
          <w:sz w:val="21"/>
          <w:szCs w:val="21"/>
        </w:rPr>
      </w:pPr>
    </w:p>
    <w:p w14:paraId="227D7A77" w14:textId="793365AB" w:rsidR="00546F07" w:rsidRDefault="00546F07" w:rsidP="00226875">
      <w:pPr>
        <w:pStyle w:val="HTMLPreformatted"/>
        <w:shd w:val="clear" w:color="auto" w:fill="FFFFFF"/>
        <w:suppressAutoHyphens/>
        <w:textAlignment w:val="baseline"/>
        <w:rPr>
          <w:color w:val="000000"/>
          <w:sz w:val="21"/>
          <w:szCs w:val="21"/>
        </w:rPr>
      </w:pPr>
      <w:r w:rsidRPr="00546F07">
        <w:rPr>
          <w:color w:val="000000"/>
          <w:sz w:val="21"/>
          <w:szCs w:val="21"/>
        </w:rPr>
        <w:lastRenderedPageBreak/>
        <w:drawing>
          <wp:inline distT="0" distB="0" distL="0" distR="0" wp14:anchorId="43D03F7E" wp14:editId="43C32ED7">
            <wp:extent cx="5731510" cy="1506220"/>
            <wp:effectExtent l="0" t="0" r="2540" b="0"/>
            <wp:docPr id="11915730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73028" name="Picture 1" descr="A screen shot of a computer code&#10;&#10;Description automatically generated"/>
                    <pic:cNvPicPr/>
                  </pic:nvPicPr>
                  <pic:blipFill>
                    <a:blip r:embed="rId37"/>
                    <a:stretch>
                      <a:fillRect/>
                    </a:stretch>
                  </pic:blipFill>
                  <pic:spPr>
                    <a:xfrm>
                      <a:off x="0" y="0"/>
                      <a:ext cx="5731510" cy="1506220"/>
                    </a:xfrm>
                    <a:prstGeom prst="rect">
                      <a:avLst/>
                    </a:prstGeom>
                  </pic:spPr>
                </pic:pic>
              </a:graphicData>
            </a:graphic>
          </wp:inline>
        </w:drawing>
      </w:r>
    </w:p>
    <w:p w14:paraId="432F9C59" w14:textId="77777777" w:rsidR="00546F07" w:rsidRDefault="00546F07" w:rsidP="00226875">
      <w:pPr>
        <w:pStyle w:val="HTMLPreformatted"/>
        <w:shd w:val="clear" w:color="auto" w:fill="FFFFFF"/>
        <w:suppressAutoHyphens/>
        <w:textAlignment w:val="baseline"/>
        <w:rPr>
          <w:color w:val="000000"/>
          <w:sz w:val="21"/>
          <w:szCs w:val="21"/>
        </w:rPr>
      </w:pPr>
    </w:p>
    <w:p w14:paraId="0DE7C42E" w14:textId="77777777" w:rsidR="0077091F" w:rsidRDefault="0077091F" w:rsidP="00226875">
      <w:pPr>
        <w:pStyle w:val="HTMLPreformatted"/>
        <w:shd w:val="clear" w:color="auto" w:fill="FFFFFF"/>
        <w:suppressAutoHyphens/>
        <w:textAlignment w:val="baseline"/>
        <w:rPr>
          <w:color w:val="000000"/>
          <w:sz w:val="21"/>
          <w:szCs w:val="21"/>
        </w:rPr>
      </w:pPr>
    </w:p>
    <w:p w14:paraId="1BD1063A" w14:textId="6B7DE4DA" w:rsidR="0077091F"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323360FB" w14:textId="77777777" w:rsidR="00546F07"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6EBF9B54" w14:textId="138554B5" w:rsidR="00546F07"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K Neighbours, Decision Tree regressor were also applied and they all showed very less accuracy.</w:t>
      </w:r>
    </w:p>
    <w:p w14:paraId="5488F674" w14:textId="77777777" w:rsidR="00546F07"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6A47C5D6" w14:textId="69F3760A" w:rsidR="00226875" w:rsidRDefault="0037761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w:t>
      </w:r>
      <w:r w:rsidR="00226875">
        <w:rPr>
          <w:rFonts w:asciiTheme="minorHAnsi" w:eastAsiaTheme="minorHAnsi" w:hAnsiTheme="minorHAnsi" w:cstheme="minorBidi"/>
          <w:kern w:val="2"/>
          <w:sz w:val="22"/>
          <w:szCs w:val="22"/>
          <w:lang w:eastAsia="en-US"/>
          <w14:ligatures w14:val="standardContextual"/>
        </w:rPr>
        <w:t>done,</w:t>
      </w:r>
      <w:r>
        <w:rPr>
          <w:rFonts w:asciiTheme="minorHAnsi" w:eastAsiaTheme="minorHAnsi" w:hAnsiTheme="minorHAnsi" w:cstheme="minorBidi"/>
          <w:kern w:val="2"/>
          <w:sz w:val="22"/>
          <w:szCs w:val="22"/>
          <w:lang w:eastAsia="en-US"/>
          <w14:ligatures w14:val="standardContextual"/>
        </w:rPr>
        <w:t xml:space="preserve"> and daily aggregate data is </w:t>
      </w:r>
      <w:r w:rsidR="00226875">
        <w:rPr>
          <w:rFonts w:asciiTheme="minorHAnsi" w:eastAsiaTheme="minorHAnsi" w:hAnsiTheme="minorHAnsi" w:cstheme="minorBidi"/>
          <w:kern w:val="2"/>
          <w:sz w:val="22"/>
          <w:szCs w:val="22"/>
          <w:lang w:eastAsia="en-US"/>
          <w14:ligatures w14:val="standardContextual"/>
        </w:rPr>
        <w:t xml:space="preserve">used. </w:t>
      </w:r>
    </w:p>
    <w:p w14:paraId="3BE6DBA3" w14:textId="77777777" w:rsidR="00E5200E" w:rsidRDefault="00226875"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w:t>
      </w:r>
      <w:r w:rsidR="00E5200E">
        <w:rPr>
          <w:rFonts w:asciiTheme="minorHAnsi" w:eastAsiaTheme="minorHAnsi" w:hAnsiTheme="minorHAnsi" w:cstheme="minorBidi"/>
          <w:kern w:val="2"/>
          <w:sz w:val="22"/>
          <w:szCs w:val="22"/>
          <w:lang w:eastAsia="en-US"/>
          <w14:ligatures w14:val="standardContextual"/>
        </w:rPr>
        <w:t xml:space="preserve"> </w:t>
      </w:r>
    </w:p>
    <w:p w14:paraId="243FF22E" w14:textId="29F3DB39" w:rsidR="00E5200E"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raining Accuracy: 0.98</w:t>
      </w:r>
    </w:p>
    <w:p w14:paraId="6E46160F" w14:textId="7C7D982F" w:rsidR="00377617"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Test Accuracy: 0.45 </w:t>
      </w:r>
    </w:p>
    <w:p w14:paraId="2D690878" w14:textId="77777777" w:rsidR="00E5200E"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4A01161C" w14:textId="543B3DC9" w:rsidR="00E5200E"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ied, Booster Algorithm using LGBMRegressor Library in </w:t>
      </w:r>
      <w:r w:rsidR="00ED0F20">
        <w:rPr>
          <w:rFonts w:asciiTheme="minorHAnsi" w:eastAsiaTheme="minorHAnsi" w:hAnsiTheme="minorHAnsi" w:cstheme="minorBidi"/>
          <w:kern w:val="2"/>
          <w:sz w:val="22"/>
          <w:szCs w:val="22"/>
          <w:lang w:eastAsia="en-US"/>
          <w14:ligatures w14:val="standardContextual"/>
        </w:rPr>
        <w:t>python,</w:t>
      </w:r>
      <w:r>
        <w:rPr>
          <w:rFonts w:asciiTheme="minorHAnsi" w:eastAsiaTheme="minorHAnsi" w:hAnsiTheme="minorHAnsi" w:cstheme="minorBidi"/>
          <w:kern w:val="2"/>
          <w:sz w:val="22"/>
          <w:szCs w:val="22"/>
          <w:lang w:eastAsia="en-US"/>
          <w14:ligatures w14:val="standardContextual"/>
        </w:rPr>
        <w:t xml:space="preserve"> however </w:t>
      </w:r>
      <w:r w:rsidR="00ED0F20">
        <w:rPr>
          <w:rFonts w:asciiTheme="minorHAnsi" w:eastAsiaTheme="minorHAnsi" w:hAnsiTheme="minorHAnsi" w:cstheme="minorBidi"/>
          <w:kern w:val="2"/>
          <w:sz w:val="22"/>
          <w:szCs w:val="22"/>
          <w:lang w:eastAsia="en-US"/>
          <w14:ligatures w14:val="standardContextual"/>
        </w:rPr>
        <w:t>no improvements seen.</w:t>
      </w:r>
    </w:p>
    <w:p w14:paraId="3FF43AC1" w14:textId="361AA098"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425BC03A"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3B70DC82" w14:textId="3D99AA1F"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kern w:val="2"/>
          <w:sz w:val="22"/>
          <w:szCs w:val="22"/>
          <w:lang w:eastAsia="en-US"/>
          <w14:ligatures w14:val="standardContextual"/>
        </w:rPr>
        <w:drawing>
          <wp:inline distT="0" distB="0" distL="0" distR="0" wp14:anchorId="4B20397F" wp14:editId="2DAF5EDF">
            <wp:extent cx="5731510" cy="3354070"/>
            <wp:effectExtent l="0" t="0" r="2540" b="0"/>
            <wp:docPr id="113451200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512006" name="Picture 1" descr="A screenshot of a computer program&#10;&#10;Description automatically generated"/>
                    <pic:cNvPicPr/>
                  </pic:nvPicPr>
                  <pic:blipFill>
                    <a:blip r:embed="rId38"/>
                    <a:stretch>
                      <a:fillRect/>
                    </a:stretch>
                  </pic:blipFill>
                  <pic:spPr>
                    <a:xfrm>
                      <a:off x="0" y="0"/>
                      <a:ext cx="5731510" cy="3354070"/>
                    </a:xfrm>
                    <a:prstGeom prst="rect">
                      <a:avLst/>
                    </a:prstGeom>
                  </pic:spPr>
                </pic:pic>
              </a:graphicData>
            </a:graphic>
          </wp:inline>
        </w:drawing>
      </w:r>
    </w:p>
    <w:p w14:paraId="507332A7"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1DEEB2D6"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2B52DC03" w14:textId="53235F25"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kern w:val="2"/>
          <w:sz w:val="22"/>
          <w:szCs w:val="22"/>
          <w:lang w:eastAsia="en-US"/>
          <w14:ligatures w14:val="standardContextual"/>
        </w:rPr>
        <w:lastRenderedPageBreak/>
        <w:drawing>
          <wp:inline distT="0" distB="0" distL="0" distR="0" wp14:anchorId="0F05F03A" wp14:editId="7037F676">
            <wp:extent cx="5731510" cy="1376045"/>
            <wp:effectExtent l="0" t="0" r="2540" b="0"/>
            <wp:docPr id="169088208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82089" name="Picture 1" descr="A screenshot of a computer program&#10;&#10;Description automatically generated"/>
                    <pic:cNvPicPr/>
                  </pic:nvPicPr>
                  <pic:blipFill>
                    <a:blip r:embed="rId39"/>
                    <a:stretch>
                      <a:fillRect/>
                    </a:stretch>
                  </pic:blipFill>
                  <pic:spPr>
                    <a:xfrm>
                      <a:off x="0" y="0"/>
                      <a:ext cx="5731510" cy="1376045"/>
                    </a:xfrm>
                    <a:prstGeom prst="rect">
                      <a:avLst/>
                    </a:prstGeom>
                  </pic:spPr>
                </pic:pic>
              </a:graphicData>
            </a:graphic>
          </wp:inline>
        </w:drawing>
      </w:r>
    </w:p>
    <w:p w14:paraId="7772D7AA"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59FF702D"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In the first hidden layer, we have used 9 neurons(units). Activation function used here “</w:t>
      </w:r>
      <w:proofErr w:type="spellStart"/>
      <w:r w:rsidRPr="00E65E9E">
        <w:rPr>
          <w:color w:val="000000"/>
          <w:sz w:val="20"/>
          <w:szCs w:val="20"/>
        </w:rPr>
        <w:t>relu</w:t>
      </w:r>
      <w:proofErr w:type="spellEnd"/>
      <w:r w:rsidRPr="00E65E9E">
        <w:rPr>
          <w:color w:val="000000"/>
          <w:sz w:val="20"/>
          <w:szCs w:val="20"/>
        </w:rPr>
        <w:t>”.</w:t>
      </w:r>
    </w:p>
    <w:p w14:paraId="377F5D8B"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 xml:space="preserve">Activations functions add non-linearity in the learning. </w:t>
      </w:r>
      <w:proofErr w:type="spellStart"/>
      <w:r w:rsidRPr="00E65E9E">
        <w:rPr>
          <w:color w:val="000000"/>
          <w:sz w:val="20"/>
          <w:szCs w:val="20"/>
        </w:rPr>
        <w:t>Relu</w:t>
      </w:r>
      <w:proofErr w:type="spellEnd"/>
      <w:r w:rsidRPr="00E65E9E">
        <w:rPr>
          <w:color w:val="000000"/>
          <w:sz w:val="20"/>
          <w:szCs w:val="20"/>
        </w:rPr>
        <w:t xml:space="preserve"> activation is a default activation function since it is easier to train and test. The sigmoid and tangent activation function are like </w:t>
      </w:r>
      <w:proofErr w:type="spellStart"/>
      <w:r w:rsidRPr="00E65E9E">
        <w:rPr>
          <w:color w:val="000000"/>
          <w:sz w:val="20"/>
          <w:szCs w:val="20"/>
        </w:rPr>
        <w:t>Relu</w:t>
      </w:r>
      <w:proofErr w:type="spellEnd"/>
      <w:r w:rsidRPr="00E65E9E">
        <w:rPr>
          <w:color w:val="000000"/>
          <w:sz w:val="20"/>
          <w:szCs w:val="20"/>
        </w:rPr>
        <w:t xml:space="preserve"> in the sense they both can train complex learning, however for the sake of our analysis we prefer a simpler and widely default activation function like the </w:t>
      </w:r>
      <w:proofErr w:type="spellStart"/>
      <w:r w:rsidRPr="00E65E9E">
        <w:rPr>
          <w:color w:val="000000"/>
          <w:sz w:val="20"/>
          <w:szCs w:val="20"/>
        </w:rPr>
        <w:t>Relu</w:t>
      </w:r>
      <w:proofErr w:type="spellEnd"/>
      <w:r w:rsidRPr="00E65E9E">
        <w:rPr>
          <w:color w:val="000000"/>
          <w:sz w:val="20"/>
          <w:szCs w:val="20"/>
        </w:rPr>
        <w:t xml:space="preserve"> (Rectified linear activation function). </w:t>
      </w:r>
    </w:p>
    <w:p w14:paraId="2C346641"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 xml:space="preserve">The first hidden layer also has a parameter, input shape. This is the number of columns in the features, this is dynamically calculated from the shape of the training data (feature). </w:t>
      </w:r>
    </w:p>
    <w:p w14:paraId="47946E53" w14:textId="476F3280"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MSE/MAE scores. The details of results obtained are provided at the end of the research with a conclusion on what is the best approach for this research.</w:t>
      </w:r>
    </w:p>
    <w:p w14:paraId="24595220"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The final layer towards the output should have only one unit with no activation function.</w:t>
      </w:r>
    </w:p>
    <w:p w14:paraId="37386AD8"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 xml:space="preserve">Before we can train our model, we need to tell </w:t>
      </w:r>
      <w:proofErr w:type="spellStart"/>
      <w:r w:rsidRPr="00E65E9E">
        <w:rPr>
          <w:color w:val="000000"/>
          <w:sz w:val="20"/>
          <w:szCs w:val="20"/>
        </w:rPr>
        <w:t>Keras</w:t>
      </w:r>
      <w:proofErr w:type="spellEnd"/>
      <w:r w:rsidRPr="00E65E9E">
        <w:rPr>
          <w:color w:val="000000"/>
          <w:sz w:val="20"/>
          <w:szCs w:val="20"/>
        </w:rPr>
        <w:t xml:space="preserve"> how we want our network to learn. We do this using the compile method, with our optimization algorithm, loss function, and one or more performance metrics.</w:t>
      </w:r>
    </w:p>
    <w:p w14:paraId="7C49FA82" w14:textId="0FF12FDF" w:rsidR="00337271" w:rsidRDefault="00337271" w:rsidP="00337271">
      <w:pPr>
        <w:pStyle w:val="NormalWeb"/>
        <w:spacing w:before="0" w:beforeAutospacing="0" w:after="0" w:afterAutospacing="0"/>
        <w:rPr>
          <w:color w:val="000000"/>
          <w:sz w:val="20"/>
          <w:szCs w:val="20"/>
        </w:rPr>
      </w:pPr>
      <w:r w:rsidRPr="00E65E9E">
        <w:rPr>
          <w:color w:val="000000"/>
          <w:sz w:val="20"/>
          <w:szCs w:val="20"/>
        </w:rPr>
        <w:t xml:space="preserve">We will use </w:t>
      </w:r>
      <w:proofErr w:type="spellStart"/>
      <w:r w:rsidRPr="00E65E9E">
        <w:rPr>
          <w:color w:val="000000"/>
          <w:sz w:val="20"/>
          <w:szCs w:val="20"/>
        </w:rPr>
        <w:t>mse</w:t>
      </w:r>
      <w:proofErr w:type="spellEnd"/>
      <w:r w:rsidRPr="00E65E9E">
        <w:rPr>
          <w:color w:val="000000"/>
          <w:sz w:val="20"/>
          <w:szCs w:val="20"/>
        </w:rPr>
        <w:t xml:space="preserve"> (mean square error loss) as a loss function, this is a default loss function for regression problems. Let us view the distribution of the target variables.</w:t>
      </w:r>
      <w:r>
        <w:rPr>
          <w:color w:val="000000"/>
          <w:sz w:val="20"/>
          <w:szCs w:val="20"/>
        </w:rPr>
        <w:t xml:space="preserve"> </w:t>
      </w:r>
    </w:p>
    <w:p w14:paraId="7734A7CA" w14:textId="77777777" w:rsidR="00337271" w:rsidRDefault="00337271" w:rsidP="00337271">
      <w:pPr>
        <w:pStyle w:val="NormalWeb"/>
        <w:spacing w:before="0" w:beforeAutospacing="0" w:after="0" w:afterAutospacing="0"/>
        <w:rPr>
          <w:color w:val="000000"/>
          <w:sz w:val="20"/>
          <w:szCs w:val="20"/>
        </w:rPr>
      </w:pPr>
    </w:p>
    <w:p w14:paraId="7323A59F" w14:textId="06899E2B" w:rsidR="00337271" w:rsidRDefault="00337271" w:rsidP="00337271">
      <w:pPr>
        <w:pStyle w:val="NormalWeb"/>
        <w:spacing w:before="0" w:beforeAutospacing="0" w:after="0" w:afterAutospacing="0"/>
        <w:rPr>
          <w:color w:val="000000"/>
          <w:sz w:val="20"/>
          <w:szCs w:val="20"/>
        </w:rPr>
      </w:pPr>
      <w:r w:rsidRPr="00337271">
        <w:rPr>
          <w:color w:val="000000"/>
          <w:sz w:val="20"/>
          <w:szCs w:val="20"/>
        </w:rPr>
        <w:drawing>
          <wp:inline distT="0" distB="0" distL="0" distR="0" wp14:anchorId="68859596" wp14:editId="67C87DA5">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40"/>
                    <a:stretch>
                      <a:fillRect/>
                    </a:stretch>
                  </pic:blipFill>
                  <pic:spPr>
                    <a:xfrm>
                      <a:off x="0" y="0"/>
                      <a:ext cx="4694327" cy="2476715"/>
                    </a:xfrm>
                    <a:prstGeom prst="rect">
                      <a:avLst/>
                    </a:prstGeom>
                  </pic:spPr>
                </pic:pic>
              </a:graphicData>
            </a:graphic>
          </wp:inline>
        </w:drawing>
      </w:r>
    </w:p>
    <w:p w14:paraId="6138034F" w14:textId="1C03FC50" w:rsidR="00337271" w:rsidRDefault="00337271" w:rsidP="00337271">
      <w:pPr>
        <w:pStyle w:val="NormalWeb"/>
        <w:spacing w:before="0" w:beforeAutospacing="0" w:after="0" w:afterAutospacing="0"/>
        <w:rPr>
          <w:color w:val="000000"/>
          <w:sz w:val="20"/>
          <w:szCs w:val="20"/>
        </w:rPr>
      </w:pPr>
      <w:r>
        <w:rPr>
          <w:color w:val="000000"/>
          <w:sz w:val="20"/>
          <w:szCs w:val="20"/>
        </w:rPr>
        <w:t>S</w:t>
      </w:r>
      <w:r w:rsidRPr="00626043">
        <w:rPr>
          <w:color w:val="000000"/>
          <w:sz w:val="20"/>
          <w:szCs w:val="20"/>
        </w:rPr>
        <w:t>ince the default loss function is MSE, and the curve is nearly gaussian we will go ahead with the MSE loss function.</w:t>
      </w:r>
    </w:p>
    <w:p w14:paraId="407F1C58"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is no compelling reasons for selecting any other optimizer than ADAM. The results showed that each passing echoes improved the performance of the model when the optimiser Adam is used.</w:t>
      </w:r>
    </w:p>
    <w:p w14:paraId="1266204C" w14:textId="77777777" w:rsidR="00337271" w:rsidRPr="00626043" w:rsidRDefault="00337271" w:rsidP="00337271">
      <w:pPr>
        <w:pStyle w:val="NormalWeb"/>
        <w:spacing w:before="0" w:beforeAutospacing="0" w:after="0" w:afterAutospacing="0"/>
        <w:rPr>
          <w:color w:val="000000"/>
          <w:sz w:val="20"/>
          <w:szCs w:val="20"/>
        </w:rPr>
      </w:pPr>
    </w:p>
    <w:p w14:paraId="54CB577A" w14:textId="77777777" w:rsidR="00337271" w:rsidRDefault="00337271" w:rsidP="00337271">
      <w:pPr>
        <w:pStyle w:val="NormalWeb"/>
        <w:spacing w:before="0" w:beforeAutospacing="0" w:after="0" w:afterAutospacing="0"/>
        <w:rPr>
          <w:color w:val="000000"/>
          <w:sz w:val="20"/>
          <w:szCs w:val="20"/>
        </w:rPr>
      </w:pPr>
    </w:p>
    <w:p w14:paraId="08A545B0" w14:textId="77777777" w:rsidR="00337271" w:rsidRPr="00E65E9E" w:rsidRDefault="00337271" w:rsidP="00337271">
      <w:pPr>
        <w:pStyle w:val="NormalWeb"/>
        <w:spacing w:before="0" w:beforeAutospacing="0" w:after="0" w:afterAutospacing="0"/>
        <w:rPr>
          <w:color w:val="000000"/>
          <w:sz w:val="20"/>
          <w:szCs w:val="20"/>
        </w:rPr>
      </w:pPr>
    </w:p>
    <w:p w14:paraId="29830DA1"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1B9081DA"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4414467F" w14:textId="77777777" w:rsidR="00226875" w:rsidRDefault="00226875"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552E2E33" w14:textId="77777777" w:rsidR="00377617" w:rsidRPr="0077091F" w:rsidRDefault="0037761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38CD0EAE" w14:textId="1983B1E1" w:rsidR="0077091F" w:rsidRP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124AFD13" w14:textId="4AEFFEC3" w:rsidR="000B6778" w:rsidRDefault="000B6778" w:rsidP="00226875">
      <w:pPr>
        <w:suppressAutoHyphens/>
      </w:pPr>
    </w:p>
    <w:p w14:paraId="4B479706" w14:textId="3A4739E2" w:rsidR="001C3D99" w:rsidRDefault="001C3D99" w:rsidP="00226875">
      <w:pPr>
        <w:suppressAutoHyphens/>
      </w:pPr>
      <w:r>
        <w:t xml:space="preserve"> </w:t>
      </w:r>
    </w:p>
    <w:p w14:paraId="4FECAAED" w14:textId="77777777" w:rsidR="001C3D99" w:rsidRPr="006A1229" w:rsidRDefault="001C3D99" w:rsidP="00226875">
      <w:pPr>
        <w:suppressAutoHyphens/>
      </w:pPr>
    </w:p>
    <w:p w14:paraId="1311AFBC" w14:textId="33323610" w:rsidR="007A577E" w:rsidRDefault="007A577E" w:rsidP="00226875">
      <w:pPr>
        <w:pStyle w:val="ListParagraph"/>
        <w:numPr>
          <w:ilvl w:val="1"/>
          <w:numId w:val="3"/>
        </w:numPr>
        <w:suppressAutoHyphens/>
      </w:pPr>
      <w:r>
        <w:t xml:space="preserve">Prediction </w:t>
      </w:r>
    </w:p>
    <w:p w14:paraId="575B8427" w14:textId="77777777" w:rsidR="007A577E" w:rsidRDefault="007A577E" w:rsidP="00226875">
      <w:pPr>
        <w:suppressAutoHyphens/>
        <w:ind w:left="360"/>
      </w:pPr>
    </w:p>
    <w:p w14:paraId="783A704A" w14:textId="77777777" w:rsidR="00813930" w:rsidRDefault="00813930" w:rsidP="00226875">
      <w:pPr>
        <w:pStyle w:val="ListParagraph"/>
        <w:suppressAutoHyphens/>
      </w:pPr>
    </w:p>
    <w:p w14:paraId="4F0A92C2" w14:textId="7338E128" w:rsidR="00813930" w:rsidRDefault="00813930"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539C18C" w14:textId="77777777" w:rsidR="00E41694" w:rsidRDefault="00E41694"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9B66694" w14:textId="77777777" w:rsidR="00E41694" w:rsidRPr="00C2383D" w:rsidRDefault="00E41694"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1300FCF" w14:textId="6624E931" w:rsidR="009D4C58" w:rsidRPr="009D4C58" w:rsidRDefault="009D4C58" w:rsidP="00226875">
      <w:pPr>
        <w:suppressAutoHyphens/>
        <w:rPr>
          <w:lang w:val="en-US"/>
        </w:rPr>
      </w:pPr>
    </w:p>
    <w:p w14:paraId="297DBE48" w14:textId="77777777" w:rsidR="00104D00" w:rsidRDefault="00104D00" w:rsidP="00226875">
      <w:pPr>
        <w:suppressAutoHyphens/>
        <w:rPr>
          <w:b/>
          <w:bCs/>
          <w:u w:val="single"/>
        </w:rPr>
      </w:pPr>
    </w:p>
    <w:p w14:paraId="55975816" w14:textId="7A12223E" w:rsidR="00301FA9" w:rsidRDefault="00301FA9" w:rsidP="008A47E7">
      <w:pPr>
        <w:pStyle w:val="Heading1"/>
        <w:numPr>
          <w:ilvl w:val="0"/>
          <w:numId w:val="3"/>
        </w:numPr>
        <w:suppressAutoHyphens/>
      </w:pPr>
      <w:bookmarkStart w:id="0" w:name="_Toc135241306"/>
      <w:r>
        <w:t>LITERATURE REVIEW:</w:t>
      </w:r>
      <w:bookmarkEnd w:id="0"/>
    </w:p>
    <w:p w14:paraId="2A1B2C5E" w14:textId="77777777" w:rsidR="00301FA9" w:rsidRDefault="00301FA9" w:rsidP="00226875">
      <w:pPr>
        <w:pStyle w:val="Heading2"/>
        <w:suppressAutoHyphens/>
      </w:pPr>
      <w:bookmarkStart w:id="1" w:name="_Toc135241307"/>
      <w:r w:rsidRPr="00D7244F">
        <w:rPr>
          <w:u w:val="single"/>
        </w:rPr>
        <w:t>Introduction</w:t>
      </w:r>
      <w:r>
        <w:t>:</w:t>
      </w:r>
      <w:bookmarkEnd w:id="1"/>
    </w:p>
    <w:p w14:paraId="6F81ECF5" w14:textId="77777777" w:rsidR="00301FA9" w:rsidRDefault="00301FA9" w:rsidP="00226875">
      <w:pPr>
        <w:suppressAutoHyphens/>
      </w:pPr>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666C78E6" w14:textId="7E8CB721" w:rsidR="00301FA9" w:rsidRDefault="00301FA9" w:rsidP="00226875">
      <w:pPr>
        <w:suppressAutoHyphens/>
      </w:pPr>
      <w:r>
        <w:t xml:space="preserve">The materials reviewed are openly available on the internet, previous research papers, articles etc are reviewed as part of the process. </w:t>
      </w:r>
      <w:r w:rsidR="009D4C58">
        <w:t>Eighty-one</w:t>
      </w:r>
      <w:r>
        <w:t xml:space="preserv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6A67002B" w14:textId="77777777" w:rsidR="00301FA9" w:rsidRDefault="00301FA9" w:rsidP="00226875">
      <w:pPr>
        <w:suppressAutoHyphens/>
      </w:pPr>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0C7E720D" w14:textId="77777777" w:rsidR="00301FA9" w:rsidRDefault="00301FA9" w:rsidP="00226875">
      <w:pPr>
        <w:suppressAutoHyphens/>
      </w:pPr>
      <w:r>
        <w:t>By the end of this review, we get a clear understanding of the bowel screening standards used across the world, usage of machine learning in healthcare intake prediction, external factors that could influence bowel screening.</w:t>
      </w:r>
    </w:p>
    <w:p w14:paraId="69EA1CEF" w14:textId="77777777" w:rsidR="00301FA9" w:rsidRDefault="00301FA9" w:rsidP="00226875">
      <w:pPr>
        <w:suppressAutoHyphens/>
      </w:pPr>
      <w:r>
        <w:t>Ethical consideration with respect to literature review are considering wide range of topics in eight different themes related to the research in the technical areas with respect to machine learning or statistics, even in the area of domain of colonoscopy. Each of the themes have 10 literatures reviewed, that includes different points of view considered.</w:t>
      </w:r>
    </w:p>
    <w:p w14:paraId="5564F036" w14:textId="77777777" w:rsidR="00301FA9" w:rsidRPr="00D7244F" w:rsidRDefault="00301FA9" w:rsidP="00226875">
      <w:pPr>
        <w:pStyle w:val="Heading2"/>
        <w:suppressAutoHyphens/>
        <w:rPr>
          <w:u w:val="single"/>
        </w:rPr>
      </w:pPr>
      <w:bookmarkStart w:id="2" w:name="_Toc135241308"/>
      <w:r w:rsidRPr="00D7244F">
        <w:rPr>
          <w:u w:val="single"/>
        </w:rPr>
        <w:t>Body Of Text:</w:t>
      </w:r>
      <w:bookmarkEnd w:id="2"/>
    </w:p>
    <w:p w14:paraId="1C603D55" w14:textId="77777777" w:rsidR="00301FA9" w:rsidRDefault="00301FA9" w:rsidP="00226875">
      <w:pPr>
        <w:suppressAutoHyphens/>
        <w:rPr>
          <w:rFonts w:ascii="Calibri" w:hAnsi="Calibri" w:cs="Calibri"/>
        </w:rPr>
      </w:pPr>
      <w:r w:rsidRPr="00D67CE3">
        <w:rPr>
          <w:rFonts w:ascii="Calibri" w:hAnsi="Calibri" w:cs="Calibri"/>
        </w:rPr>
        <w:t>Theme based approach of the organising principle is used in this review.</w:t>
      </w:r>
    </w:p>
    <w:p w14:paraId="331DA711" w14:textId="4CCC1A12" w:rsidR="00301FA9" w:rsidRPr="00A33951" w:rsidRDefault="00301FA9" w:rsidP="00226875">
      <w:pPr>
        <w:suppressAutoHyphens/>
        <w:rPr>
          <w:rFonts w:ascii="Calibri" w:hAnsi="Calibri" w:cs="Calibri"/>
        </w:rPr>
      </w:pPr>
      <w:r w:rsidRPr="00D67CE3">
        <w:rPr>
          <w:rFonts w:ascii="Calibri" w:hAnsi="Calibri" w:cs="Calibri"/>
        </w:rPr>
        <w:lastRenderedPageBreak/>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00745C62">
        <w:rPr>
          <w:rFonts w:ascii="Calibri" w:hAnsi="Calibri" w:cs="Calibri"/>
        </w:rPr>
        <w:instrText xml:space="preserve"> ADDIN ZOTERO_ITEM CSL_CITATION {"citationID":"pPOfouBc","properties":{"unsorted":true,"formattedCitation":"[2]","plainCitation":"[2]","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00745C62">
        <w:rPr>
          <w:rFonts w:ascii="Calibri" w:hAnsi="Calibri" w:cs="Calibri"/>
        </w:rPr>
        <w:instrText xml:space="preserve"> ADDIN ZOTERO_ITEM CSL_CITATION {"citationID":"UFpbFcot","properties":{"formattedCitation":"[3]","plainCitation":"[3]","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3]</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00745C62">
        <w:rPr>
          <w:rFonts w:ascii="Calibri" w:hAnsi="Calibri" w:cs="Calibri"/>
        </w:rPr>
        <w:instrText xml:space="preserve"> ADDIN ZOTERO_ITEM CSL_CITATION {"citationID":"VCY7wQq1","properties":{"formattedCitation":"[3]","plainCitation":"[3]","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3]</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00745C62">
        <w:rPr>
          <w:rFonts w:ascii="Calibri" w:hAnsi="Calibri" w:cs="Calibri"/>
        </w:rPr>
        <w:instrText xml:space="preserve"> ADDIN ZOTERO_ITEM CSL_CITATION {"citationID":"Ltd505CU","properties":{"formattedCitation":"[4]","plainCitation":"[4]","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4]</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5nqWxPgK","properties":{"formattedCitation":"[5]","plainCitation":"[5]","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5]</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sjsHUN1q","properties":{"formattedCitation":"[6]","plainCitation":"[6]","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6]</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cQFe0KRh","properties":{"formattedCitation":"[7]","plainCitation":"[7]","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SPQEiJuZ","properties":{"formattedCitation":"[8]","plainCitation":"[8]","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8]</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w:t>
      </w:r>
      <w:proofErr w:type="gramStart"/>
      <w:r w:rsidRPr="00D67CE3">
        <w:rPr>
          <w:rFonts w:ascii="Calibri" w:eastAsia="Times New Roman" w:hAnsi="Calibri" w:cs="Calibri"/>
          <w:bCs/>
          <w:color w:val="000000"/>
          <w:lang w:eastAsia="en-IE"/>
        </w:rPr>
        <w:t>mortality .</w:t>
      </w:r>
      <w:proofErr w:type="gramEnd"/>
      <w:r w:rsidRPr="00D67CE3">
        <w:rPr>
          <w:rFonts w:ascii="Calibri" w:eastAsia="Times New Roman" w:hAnsi="Calibri" w:cs="Calibri"/>
          <w:bCs/>
          <w:color w:val="000000"/>
          <w:lang w:eastAsia="en-IE"/>
        </w:rPr>
        <w:t xml:space="preserve">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w:t>
      </w:r>
      <w:r w:rsidRPr="00D67CE3">
        <w:rPr>
          <w:rFonts w:ascii="Calibri" w:eastAsia="Times New Roman" w:hAnsi="Calibri" w:cs="Calibri"/>
          <w:bCs/>
          <w:color w:val="000000"/>
          <w:lang w:eastAsia="en-IE"/>
        </w:rPr>
        <w:lastRenderedPageBreak/>
        <w:t xml:space="preserve">to a questionnaire and indicated that they would be likely to attend screening.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ckV0UPxt","properties":{"formattedCitation":"[9]","plainCitation":"[9]","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9]</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proofErr w:type="spellStart"/>
      <w:r w:rsidRPr="00D67CE3">
        <w:rPr>
          <w:rFonts w:ascii="Calibri" w:eastAsia="Times New Roman" w:hAnsi="Calibri" w:cs="Calibri"/>
          <w:bCs/>
          <w:color w:val="000000"/>
          <w:lang w:eastAsia="en-IE"/>
        </w:rPr>
        <w:t>prehabilitation</w:t>
      </w:r>
      <w:proofErr w:type="spellEnd"/>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sj8pCaAj","properties":{"formattedCitation":"[10]","plainCitation":"[10]","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139F1211" w14:textId="78E9D7DC" w:rsidR="00301FA9" w:rsidRPr="00D67CE3" w:rsidRDefault="00301FA9" w:rsidP="00226875">
      <w:pPr>
        <w:suppressAutoHyphens/>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cHoR2nkp","properties":{"formattedCitation":"[11]","plainCitation":"[11]","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1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00745C62">
        <w:rPr>
          <w:rFonts w:ascii="Calibri" w:hAnsi="Calibri" w:cs="Calibri"/>
        </w:rPr>
        <w:instrText xml:space="preserve"> ADDIN ZOTERO_ITEM CSL_CITATION {"citationID":"VOl78hMo","properties":{"formattedCitation":"[12]","plainCitation":"[12]","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2]</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00745C62">
        <w:rPr>
          <w:rFonts w:ascii="Calibri" w:hAnsi="Calibri" w:cs="Calibri"/>
        </w:rPr>
        <w:instrText xml:space="preserve"> ADDIN ZOTERO_ITEM CSL_CITATION {"citationID":"x4hBR6pI","properties":{"formattedCitation":"[13]","plainCitation":"[13]","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3]</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sidR="00745C62">
        <w:rPr>
          <w:rFonts w:ascii="Calibri" w:hAnsi="Calibri" w:cs="Calibri"/>
        </w:rPr>
        <w:instrText xml:space="preserve"> ADDIN ZOTERO_ITEM CSL_CITATION {"citationID":"d7amQC0a","properties":{"formattedCitation":"[14]","plainCitation":"[14]","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4]</w:t>
      </w:r>
      <w:r w:rsidRPr="00D67CE3">
        <w:rPr>
          <w:rFonts w:ascii="Calibri" w:hAnsi="Calibri" w:cs="Calibri"/>
        </w:rPr>
        <w:fldChar w:fldCharType="end"/>
      </w:r>
      <w:r w:rsidRPr="00D67CE3">
        <w:rPr>
          <w:rFonts w:ascii="Calibri" w:hAnsi="Calibri" w:cs="Calibri"/>
        </w:rPr>
        <w:t xml:space="preserve"> reviews the efficacy in standard clinical practice of </w:t>
      </w:r>
      <w:proofErr w:type="spellStart"/>
      <w:r w:rsidRPr="00D67CE3">
        <w:rPr>
          <w:rFonts w:ascii="Calibri" w:hAnsi="Calibri" w:cs="Calibri"/>
        </w:rPr>
        <w:t>colonoscopic</w:t>
      </w:r>
      <w:proofErr w:type="spellEnd"/>
      <w:r w:rsidRPr="00D67CE3">
        <w:rPr>
          <w:rFonts w:ascii="Calibri" w:hAnsi="Calibri" w:cs="Calibri"/>
        </w:rPr>
        <w:t xml:space="preserve"> polypectomy in reducing colorectal cancer incidence. The literature states that the colorectal cancer is one of the leading causes of death </w:t>
      </w:r>
      <w:r w:rsidRPr="00D67CE3">
        <w:rPr>
          <w:rFonts w:ascii="Calibri" w:hAnsi="Calibri" w:cs="Calibri"/>
        </w:rPr>
        <w:lastRenderedPageBreak/>
        <w:t xml:space="preserve">in western countries. The literature details on the method used to select the population and samples. Age group of patients are also defined. The results identify the follow-up data as well as the cancer identified cases. The literature concludes that </w:t>
      </w:r>
      <w:proofErr w:type="spellStart"/>
      <w:r w:rsidRPr="00D67CE3">
        <w:rPr>
          <w:rFonts w:ascii="Calibri" w:hAnsi="Calibri" w:cs="Calibri"/>
        </w:rPr>
        <w:t>colonoscopic</w:t>
      </w:r>
      <w:proofErr w:type="spellEnd"/>
      <w:r w:rsidRPr="00D67CE3">
        <w:rPr>
          <w:rFonts w:ascii="Calibri" w:hAnsi="Calibri" w:cs="Calibri"/>
        </w:rPr>
        <w:t xml:space="preserve">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00745C62">
        <w:rPr>
          <w:rFonts w:ascii="Calibri" w:hAnsi="Calibri" w:cs="Calibri"/>
        </w:rPr>
        <w:instrText xml:space="preserve"> ADDIN ZOTERO_ITEM CSL_CITATION {"citationID":"3qwa3TtT","properties":{"formattedCitation":"[15]","plainCitation":"[15]","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5]</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00745C62">
        <w:rPr>
          <w:rFonts w:ascii="Calibri" w:hAnsi="Calibri" w:cs="Calibri"/>
        </w:rPr>
        <w:instrText xml:space="preserve"> ADDIN ZOTERO_ITEM CSL_CITATION {"citationID":"FHySejls","properties":{"formattedCitation":"[6]","plainCitation":"[6]","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6]</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00745C62">
        <w:rPr>
          <w:rFonts w:ascii="Calibri" w:hAnsi="Calibri" w:cs="Calibri"/>
        </w:rPr>
        <w:instrText xml:space="preserve"> ADDIN ZOTERO_ITEM CSL_CITATION {"citationID":"GMUZLybd","properties":{"formattedCitation":"[16]","plainCitation":"[16]","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6]</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00745C62">
        <w:rPr>
          <w:rFonts w:ascii="Calibri" w:hAnsi="Calibri" w:cs="Calibri"/>
        </w:rPr>
        <w:instrText xml:space="preserve"> ADDIN ZOTERO_ITEM CSL_CITATION {"citationID":"dovMqnV5","properties":{"formattedCitation":"[17]","plainCitation":"[17]","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7]</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w:t>
      </w:r>
      <w:r w:rsidRPr="00D67CE3">
        <w:rPr>
          <w:rFonts w:ascii="Calibri" w:hAnsi="Calibri" w:cs="Calibri"/>
        </w:rPr>
        <w:lastRenderedPageBreak/>
        <w:t>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00745C62">
        <w:rPr>
          <w:rFonts w:ascii="Calibri" w:hAnsi="Calibri" w:cs="Calibri"/>
        </w:rPr>
        <w:instrText xml:space="preserve"> ADDIN ZOTERO_ITEM CSL_CITATION {"citationID":"wymiGaxc","properties":{"formattedCitation":"[18]","plainCitation":"[18]","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8]</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5884D650" w14:textId="0035BBB3" w:rsidR="00301FA9" w:rsidRPr="00D67CE3" w:rsidRDefault="00301FA9" w:rsidP="00226875">
      <w:pPr>
        <w:suppressAutoHyphens/>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00745C62">
        <w:rPr>
          <w:rFonts w:ascii="Calibri" w:hAnsi="Calibri" w:cs="Calibri"/>
        </w:rPr>
        <w:instrText xml:space="preserve"> ADDIN ZOTERO_ITEM CSL_CITATION {"citationID":"JapaJPuC","properties":{"formattedCitation":"[19]","plainCitation":"[19]","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9]</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00745C62">
        <w:rPr>
          <w:rFonts w:ascii="Calibri" w:hAnsi="Calibri" w:cs="Calibri"/>
        </w:rPr>
        <w:instrText xml:space="preserve"> ADDIN ZOTERO_ITEM CSL_CITATION {"citationID":"iqhTf0XM","properties":{"formattedCitation":"[20]","plainCitation":"[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w:t>
      </w:r>
      <w:r w:rsidRPr="00D67CE3">
        <w:rPr>
          <w:rFonts w:ascii="Calibri" w:hAnsi="Calibri" w:cs="Calibri"/>
        </w:rPr>
        <w:lastRenderedPageBreak/>
        <w:t>representation of how the interpretation is done for population and for the sample.</w:t>
      </w:r>
      <w:r w:rsidRPr="00D67CE3">
        <w:rPr>
          <w:rFonts w:ascii="Calibri" w:hAnsi="Calibri" w:cs="Calibri"/>
        </w:rPr>
        <w:fldChar w:fldCharType="begin"/>
      </w:r>
      <w:r w:rsidR="00745C62">
        <w:rPr>
          <w:rFonts w:ascii="Calibri" w:hAnsi="Calibri" w:cs="Calibri"/>
        </w:rPr>
        <w:instrText xml:space="preserve"> ADDIN ZOTERO_ITEM CSL_CITATION {"citationID":"cmsceH4K","properties":{"formattedCitation":"[21]","plainCitation":"[21]","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1]</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00745C62">
        <w:rPr>
          <w:rFonts w:ascii="Calibri" w:hAnsi="Calibri" w:cs="Calibri"/>
        </w:rPr>
        <w:instrText xml:space="preserve"> ADDIN ZOTERO_ITEM CSL_CITATION {"citationID":"JNcooMxf","properties":{"formattedCitation":"[22]","plainCitation":"[22]","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2]</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00745C62">
        <w:rPr>
          <w:rFonts w:ascii="Calibri" w:hAnsi="Calibri" w:cs="Calibri"/>
        </w:rPr>
        <w:instrText xml:space="preserve"> ADDIN ZOTERO_ITEM CSL_CITATION {"citationID":"oeD1xjzX","properties":{"formattedCitation":"[23]","plainCitation":"[23]","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3]</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00745C62">
        <w:rPr>
          <w:rFonts w:ascii="Calibri" w:hAnsi="Calibri" w:cs="Calibri"/>
        </w:rPr>
        <w:instrText xml:space="preserve"> ADDIN ZOTERO_ITEM CSL_CITATION {"citationID":"E8eHakLL","properties":{"formattedCitation":"[24]","plainCitation":"[24]","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4]</w:t>
      </w:r>
      <w:r w:rsidRPr="00D67CE3">
        <w:rPr>
          <w:rFonts w:ascii="Calibri" w:hAnsi="Calibri" w:cs="Calibri"/>
        </w:rPr>
        <w:fldChar w:fldCharType="end"/>
      </w:r>
      <w:r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00745C62">
        <w:rPr>
          <w:rFonts w:ascii="Calibri" w:hAnsi="Calibri" w:cs="Calibri"/>
        </w:rPr>
        <w:instrText xml:space="preserve"> ADDIN ZOTERO_ITEM CSL_CITATION {"citationID":"aZQ3QyeG","properties":{"formattedCitation":"[25]","plainCitation":"[25]","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5]</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00745C62">
        <w:rPr>
          <w:rFonts w:ascii="Calibri" w:hAnsi="Calibri" w:cs="Calibri"/>
        </w:rPr>
        <w:instrText xml:space="preserve"> ADDIN ZOTERO_ITEM CSL_CITATION {"citationID":"HoklWjLG","properties":{"formattedCitation":"[26]","plainCitation":"[26]","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6]</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w:t>
      </w:r>
      <w:r w:rsidRPr="00D67CE3">
        <w:rPr>
          <w:rFonts w:ascii="Calibri" w:hAnsi="Calibri" w:cs="Calibri"/>
        </w:rPr>
        <w:lastRenderedPageBreak/>
        <w:t>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00745C62">
        <w:rPr>
          <w:rFonts w:ascii="Calibri" w:hAnsi="Calibri" w:cs="Calibri"/>
        </w:rPr>
        <w:instrText xml:space="preserve"> ADDIN ZOTERO_ITEM CSL_CITATION {"citationID":"3G1cfWIR","properties":{"formattedCitation":"[27]","plainCitation":"[27]","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7]</w:t>
      </w:r>
      <w:r w:rsidRPr="00D67CE3">
        <w:rPr>
          <w:rFonts w:ascii="Calibri" w:hAnsi="Calibri" w:cs="Calibri"/>
        </w:rPr>
        <w:fldChar w:fldCharType="end"/>
      </w:r>
      <w:r w:rsidRPr="00D67CE3">
        <w:rPr>
          <w:rFonts w:ascii="Calibri" w:hAnsi="Calibri" w:cs="Calibri"/>
        </w:rPr>
        <w:t>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00745C62">
        <w:rPr>
          <w:rFonts w:ascii="Calibri" w:hAnsi="Calibri" w:cs="Calibri"/>
        </w:rPr>
        <w:instrText xml:space="preserve"> ADDIN ZOTERO_ITEM CSL_CITATION {"citationID":"6UMQgBOz","properties":{"formattedCitation":"[28]","plainCitation":"[28]","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8]</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7B1EA77B" w14:textId="77777777" w:rsidR="00301FA9" w:rsidRPr="00D67CE3" w:rsidRDefault="00301FA9" w:rsidP="00226875">
      <w:pPr>
        <w:suppressAutoHyphens/>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620C1384" w14:textId="1785C16A" w:rsidR="00301FA9" w:rsidRPr="00D67CE3" w:rsidRDefault="00301FA9" w:rsidP="00226875">
      <w:pPr>
        <w:pStyle w:val="NormalWeb"/>
        <w:suppressAutoHyphens/>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VXHMPZNw","properties":{"formattedCitation":"[29]","plainCitation":"[29]","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29]</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w:t>
      </w:r>
      <w:r w:rsidRPr="00D67CE3">
        <w:rPr>
          <w:rFonts w:ascii="Calibri" w:hAnsi="Calibri" w:cs="Calibri"/>
          <w:sz w:val="22"/>
          <w:szCs w:val="22"/>
        </w:rPr>
        <w:lastRenderedPageBreak/>
        <w:t xml:space="preserve">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8th3eSw","properties":{"formattedCitation":"[30]","plainCitation":"[30]","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0]</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uar4iG1t","properties":{"formattedCitation":"[31]","plainCitation":"[31]","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1]</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PQwx64aM","properties":{"formattedCitation":"[32]","plainCitation":"[32]","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2]</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WNPQBuaW","properties":{"formattedCitation":"[33]","plainCitation":"[33]","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3]</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41"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Oefa0p7j","properties":{"formattedCitation":"[34]","plainCitation":"[34]","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4]</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SHbMk84j","properties":{"formattedCitation":"[35]","plainCitation":"[35]","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5]</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w:t>
      </w:r>
      <w:r w:rsidRPr="00D67CE3">
        <w:rPr>
          <w:rFonts w:ascii="Calibri" w:hAnsi="Calibri" w:cs="Calibri"/>
          <w:sz w:val="22"/>
          <w:szCs w:val="22"/>
        </w:rPr>
        <w:lastRenderedPageBreak/>
        <w:t>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SMoSKylG","properties":{"formattedCitation":"[36]","plainCitation":"[36]","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6]</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tzq5gSov","properties":{"formattedCitation":"[37]","plainCitation":"[37]","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7]</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04559649" w14:textId="1F5916A4" w:rsidR="00301FA9" w:rsidRDefault="00301FA9" w:rsidP="00226875">
      <w:pPr>
        <w:pStyle w:val="NormalWeb"/>
        <w:suppressAutoHyphens/>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aZ6ZS8g5","properties":{"formattedCitation":"[38]","plainCitation":"[38]","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8]</w:t>
      </w:r>
      <w:r w:rsidRPr="00D67CE3">
        <w:rPr>
          <w:rFonts w:ascii="Calibri" w:hAnsi="Calibri" w:cs="Calibri"/>
          <w:sz w:val="22"/>
          <w:szCs w:val="22"/>
        </w:rPr>
        <w:fldChar w:fldCharType="end"/>
      </w:r>
      <w:r w:rsidRPr="00D67CE3">
        <w:rPr>
          <w:rFonts w:ascii="Calibri" w:hAnsi="Calibri" w:cs="Calibri"/>
          <w:sz w:val="22"/>
          <w:szCs w:val="22"/>
        </w:rPr>
        <w:t xml:space="preserve"> This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pohzRNsu","properties":{"formattedCitation":"[39]","plainCitation":"[39]","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9]</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rElvkAZA","properties":{"formattedCitation":"[40]","plainCitation":"[40]","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0]</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Mh4pjhH","properties":{"formattedCitation":"[41]","plainCitation":"[41]","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1]</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O9MCmrch","properties":{"formattedCitation":"[42]","plainCitation":"[42]","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2]</w:t>
      </w:r>
      <w:r w:rsidRPr="00D67CE3">
        <w:rPr>
          <w:rFonts w:ascii="Calibri" w:hAnsi="Calibri" w:cs="Calibri"/>
          <w:sz w:val="22"/>
          <w:szCs w:val="22"/>
        </w:rPr>
        <w:fldChar w:fldCharType="end"/>
      </w:r>
      <w:r w:rsidRPr="00D67CE3">
        <w:rPr>
          <w:rFonts w:ascii="Calibri" w:hAnsi="Calibri" w:cs="Calibri"/>
          <w:sz w:val="22"/>
          <w:szCs w:val="22"/>
        </w:rPr>
        <w:t xml:space="preserve"> This is a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which is a handbook of data analysis and interpretation with SPSS. The book is very much detailed and explains different steps of data gathering, statistical analysis. Separate chapter is dedicated to ANOVA. This books looks great </w:t>
      </w:r>
      <w:r w:rsidRPr="00D67CE3">
        <w:rPr>
          <w:rFonts w:ascii="Calibri" w:hAnsi="Calibri" w:cs="Calibri"/>
          <w:sz w:val="22"/>
          <w:szCs w:val="22"/>
        </w:rPr>
        <w:lastRenderedPageBreak/>
        <w:t xml:space="preserve">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oJWkCF7d","properties":{"formattedCitation":"[43]","plainCitation":"[43]","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3]</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LvQ5AMz7","properties":{"formattedCitation":"[44]","plainCitation":"[4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A3RPo22p","properties":{"formattedCitation":"[45]","plainCitation":"[45]","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5]</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axmZtCCE","properties":{"formattedCitation":"[46]","plainCitation":"[46]","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6]</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62730E23" w14:textId="24D673E9" w:rsidR="00301FA9" w:rsidRPr="00D67CE3" w:rsidRDefault="00301FA9" w:rsidP="00226875">
      <w:pPr>
        <w:pStyle w:val="NormalWeb"/>
        <w:suppressAutoHyphens/>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nBTGH3V","properties":{"formattedCitation":"[47]","plainCitation":"[47]","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7]</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zbso3xcA","properties":{"formattedCitation":"[48]","plainCitation":"[4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cm6ctCsD","properties":{"formattedCitation":"[49]","plainCitation":"[49]","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9]</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9T2a6epX","properties":{"formattedCitation":"[50]","plainCitation":"[50]","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0]</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egzDykHr","properties":{"formattedCitation":"[51]","plainCitation":"[51]","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00745C62">
        <w:rPr>
          <w:rFonts w:ascii="Cambria Math" w:hAnsi="Cambria Math" w:cs="Cambria Math"/>
          <w:sz w:val="22"/>
          <w:szCs w:val="22"/>
        </w:rPr>
        <w:instrText>∼</w:instrText>
      </w:r>
      <w:r w:rsidR="00745C62">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1]</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proofErr w:type="spellStart"/>
      <w:r w:rsidRPr="00D67CE3">
        <w:rPr>
          <w:rFonts w:ascii="Calibri" w:hAnsi="Calibri" w:cs="Calibri"/>
          <w:sz w:val="22"/>
          <w:szCs w:val="22"/>
        </w:rPr>
        <w:t>Neighbors</w:t>
      </w:r>
      <w:proofErr w:type="spellEnd"/>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Eu74jUkr","properties":{"formattedCitation":"[52]","plainCitation":"[52]","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00745C62">
        <w:rPr>
          <w:rFonts w:ascii="Cambria Math" w:hAnsi="Cambria Math" w:cs="Cambria Math"/>
          <w:sz w:val="22"/>
          <w:szCs w:val="22"/>
        </w:rPr>
        <w:instrText>∼</w:instrText>
      </w:r>
      <w:r w:rsidR="00745C62">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00745C62">
        <w:rPr>
          <w:rFonts w:ascii="Cambria Math" w:hAnsi="Cambria Math" w:cs="Cambria Math"/>
          <w:sz w:val="22"/>
          <w:szCs w:val="22"/>
        </w:rPr>
        <w:instrText>∼</w:instrText>
      </w:r>
      <w:r w:rsidR="00745C62">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2]</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 xml:space="preserve">0.12 eV. Compared with the traditional high-throughput </w:t>
      </w:r>
      <w:r w:rsidRPr="00D67CE3">
        <w:rPr>
          <w:rFonts w:ascii="Calibri" w:hAnsi="Calibri" w:cs="Calibri"/>
          <w:sz w:val="22"/>
          <w:szCs w:val="22"/>
        </w:rPr>
        <w:lastRenderedPageBreak/>
        <w:t>computational and experimental trial-and-error approach, the machine-learning </w:t>
      </w:r>
      <w:hyperlink r:id="rId42"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L7YJPRUH","properties":{"formattedCitation":"[53]","plainCitation":"[53]","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3]</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zYn5CeLi","properties":{"formattedCitation":"[54]","plainCitation":"[54]","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4]</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proofErr w:type="spellStart"/>
      <w:r w:rsidRPr="00D67CE3">
        <w:rPr>
          <w:rFonts w:ascii="Calibri" w:hAnsi="Calibri" w:cs="Calibri"/>
          <w:sz w:val="22"/>
          <w:szCs w:val="22"/>
        </w:rPr>
        <w:t>biologies</w:t>
      </w:r>
      <w:proofErr w:type="spellEnd"/>
      <w:r w:rsidRPr="00D67CE3">
        <w:rPr>
          <w:rFonts w:ascii="Calibri" w:hAnsi="Calibri" w:cs="Calibri"/>
          <w:sz w:val="22"/>
          <w:szCs w:val="22"/>
        </w:rPr>
        <w:t xml:space="preserv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ZLJXAqeY","properties":{"formattedCitation":"[55]","plainCitation":"[55]","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5]</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72F24794" w14:textId="55B39DDC" w:rsidR="00301FA9" w:rsidRPr="00D67CE3" w:rsidRDefault="00301FA9" w:rsidP="00226875">
      <w:pPr>
        <w:pStyle w:val="NormalWeb"/>
        <w:suppressAutoHyphens/>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uc2G02VJ","properties":{"formattedCitation":"[56]","plainCitation":"[56]","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6]</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lsJYb4un","properties":{"formattedCitation":"[57]","plainCitation":"[57]","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7]</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GuJJeCFI","properties":{"formattedCitation":"[58]","plainCitation":"[5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w:t>
      </w:r>
      <w:r w:rsidRPr="00D67CE3">
        <w:rPr>
          <w:rFonts w:ascii="Calibri" w:hAnsi="Calibri" w:cs="Calibri"/>
          <w:sz w:val="22"/>
          <w:szCs w:val="22"/>
        </w:rPr>
        <w:lastRenderedPageBreak/>
        <w:t>Based Feature Selection in Pieces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The three feature selections are compared, and experimental results prove that the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is efficient compared to FCBF and FCBF#.</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Eegi7qwY","properties":{"formattedCitation":"[59]","plainCitation":"[59]","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9]</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x3dJ8JtD","properties":{"formattedCitation":"[60]","plainCitation":"[6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0BOLO2Sm","properties":{"formattedCitation":"[61]","plainCitation":"[61]","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1]</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xwZ9UeR3","properties":{"formattedCitation":"[62]","plainCitation":"[62]","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2]</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cl51Uub6","properties":{"formattedCitation":"[63]","plainCitation":"[63]","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3]</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MSBWYK33","properties":{"formattedCitation":"[64]","plainCitation":"[64]","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4]</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Hbi1F6sB","properties":{"formattedCitation":"[65]","plainCitation":"[65]","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5]</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53B0E410" w14:textId="35ABDC97" w:rsidR="00301FA9" w:rsidRDefault="00301FA9" w:rsidP="00226875">
      <w:pPr>
        <w:pStyle w:val="NormalWeb"/>
        <w:suppressAutoHyphens/>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34kjbOJu","properties":{"formattedCitation":"[66]","plainCitation":"[66]","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6]</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gjeTw3xw","properties":{"formattedCitation":"[67]","plainCitation":"[67]","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7]</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8bhUvb6","properties":{"formattedCitation":"[68]","plainCitation":"[68]","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8]</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s3xrQI9N","properties":{"formattedCitation":"(Leddin et al., NaN/NaN/NaN)","plainCitation":"(Leddin et al., NaN/NaN/NaN)","dontUpdate":true,"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hpdQRoQj","properties":{"formattedCitation":"[70]","plainCitation":"[70]","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0]</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w9EMJowh","properties":{"formattedCitation":"[71]","plainCitation":"[71]","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1]</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w:t>
      </w:r>
      <w:r w:rsidRPr="00D67CE3">
        <w:rPr>
          <w:rFonts w:ascii="Calibri" w:hAnsi="Calibri" w:cs="Calibri"/>
          <w:sz w:val="22"/>
          <w:szCs w:val="22"/>
        </w:rPr>
        <w:lastRenderedPageBreak/>
        <w:t xml:space="preserve">defined in this research. Methods, statistics, graphs are explained in the literature clearly.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vhAWOOV3","properties":{"formattedCitation":"[72]","plainCitation":"[7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6l6F0D6V","properties":{"formattedCitation":"[73]","plainCitation":"[73]","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3]</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MfGy8Qf8","properties":{"formattedCitation":"(Schreuders et al., NaN/NaN/NaN)","plainCitation":"(Schreuders et al., NaN/NaN/NaN)","dontUpdate":true,"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b81tnv06","properties":{"formattedCitation":"[75]","plainCitation":"[75]","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5]</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442A17D9" w14:textId="77777777" w:rsidR="00301FA9" w:rsidRDefault="00301FA9" w:rsidP="00226875">
      <w:pPr>
        <w:suppressAutoHyphens/>
      </w:pPr>
      <w:bookmarkStart w:id="3" w:name="_Toc135241309"/>
      <w:r w:rsidRPr="00055ED4">
        <w:rPr>
          <w:rStyle w:val="Heading2Char"/>
        </w:rPr>
        <w:t>C</w:t>
      </w:r>
      <w:r>
        <w:rPr>
          <w:rStyle w:val="Heading2Char"/>
        </w:rPr>
        <w:t>onclusion</w:t>
      </w:r>
      <w:bookmarkEnd w:id="3"/>
      <w:r>
        <w:t>:</w:t>
      </w:r>
    </w:p>
    <w:p w14:paraId="1DE1B81A" w14:textId="4AC593C6" w:rsidR="00301FA9" w:rsidRDefault="00301FA9" w:rsidP="00226875">
      <w:pPr>
        <w:suppressAutoHyphens/>
      </w:pPr>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w:t>
      </w:r>
    </w:p>
    <w:p w14:paraId="1773DF84" w14:textId="77777777" w:rsidR="008A47E7" w:rsidRDefault="008A47E7" w:rsidP="00226875">
      <w:pPr>
        <w:suppressAutoHyphens/>
      </w:pPr>
    </w:p>
    <w:p w14:paraId="6E943257" w14:textId="18C2F6BD" w:rsidR="008A47E7" w:rsidRDefault="008A47E7" w:rsidP="008A47E7">
      <w:pPr>
        <w:pStyle w:val="Heading1"/>
        <w:numPr>
          <w:ilvl w:val="0"/>
          <w:numId w:val="3"/>
        </w:numPr>
        <w:suppressAutoHyphens/>
      </w:pPr>
      <w:r w:rsidRPr="007A577E">
        <w:t>Results</w:t>
      </w:r>
      <w:r w:rsidR="00A24A01">
        <w:t>:</w:t>
      </w:r>
    </w:p>
    <w:p w14:paraId="296AC2AF" w14:textId="77CBA481" w:rsidR="00A24A01" w:rsidRDefault="00A24A01" w:rsidP="00A24A01">
      <w:pPr>
        <w:ind w:left="720"/>
      </w:pPr>
      <w:r>
        <w:t>Primary Research Outcomes</w:t>
      </w:r>
    </w:p>
    <w:p w14:paraId="0389B857" w14:textId="12037B10" w:rsidR="00A24A01" w:rsidRDefault="00A24A01" w:rsidP="00A24A01">
      <w:pPr>
        <w:ind w:left="720"/>
      </w:pPr>
      <w:r>
        <w:t>Data Analysis Outcomes</w:t>
      </w:r>
    </w:p>
    <w:p w14:paraId="286D1536" w14:textId="2C5926CF" w:rsidR="00A24A01" w:rsidRDefault="00A24A01" w:rsidP="00A24A01">
      <w:pPr>
        <w:ind w:left="720"/>
      </w:pPr>
      <w:r>
        <w:t>Machine Learning Model Evaluation:</w:t>
      </w:r>
    </w:p>
    <w:p w14:paraId="78D1F990" w14:textId="26AA9AF4" w:rsidR="00A24A01" w:rsidRDefault="00A24A01" w:rsidP="00A24A01">
      <w:r>
        <w:tab/>
        <w:t>Time Series Analysis:</w:t>
      </w:r>
    </w:p>
    <w:p w14:paraId="02D92162" w14:textId="5EE26146" w:rsidR="00A24A01" w:rsidRPr="00A24A01" w:rsidRDefault="00A24A01" w:rsidP="00A24A01">
      <w:r>
        <w:tab/>
      </w:r>
    </w:p>
    <w:p w14:paraId="465C25A5" w14:textId="39E54A1E" w:rsidR="008A47E7" w:rsidRPr="007A577E" w:rsidRDefault="008A47E7" w:rsidP="008A47E7">
      <w:pPr>
        <w:pStyle w:val="Heading1"/>
        <w:numPr>
          <w:ilvl w:val="0"/>
          <w:numId w:val="3"/>
        </w:numPr>
        <w:suppressAutoHyphens/>
      </w:pPr>
      <w:r>
        <w:t>Conclusion</w:t>
      </w:r>
      <w:r w:rsidR="00A24A01">
        <w:t>:</w:t>
      </w:r>
    </w:p>
    <w:p w14:paraId="6734C5C6" w14:textId="77777777" w:rsidR="008A47E7" w:rsidRDefault="008A47E7" w:rsidP="00226875">
      <w:pPr>
        <w:suppressAutoHyphens/>
      </w:pPr>
    </w:p>
    <w:p w14:paraId="168A6026" w14:textId="77777777" w:rsidR="00301FA9" w:rsidRPr="00104D00" w:rsidRDefault="00301FA9" w:rsidP="00226875">
      <w:pPr>
        <w:suppressAutoHyphens/>
        <w:rPr>
          <w:b/>
          <w:bCs/>
          <w:u w:val="single"/>
        </w:rPr>
      </w:pPr>
    </w:p>
    <w:sectPr w:rsidR="00301FA9" w:rsidRPr="00104D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C40A9"/>
    <w:multiLevelType w:val="hybridMultilevel"/>
    <w:tmpl w:val="62EC56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18D317F6"/>
    <w:multiLevelType w:val="hybridMultilevel"/>
    <w:tmpl w:val="253CDD04"/>
    <w:lvl w:ilvl="0" w:tplc="46D6D1CC">
      <w:start w:val="8"/>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1B8D16C1"/>
    <w:multiLevelType w:val="hybridMultilevel"/>
    <w:tmpl w:val="AA26F67E"/>
    <w:lvl w:ilvl="0" w:tplc="33CA24EA">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3"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53FA6B37"/>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62191CFA"/>
    <w:multiLevelType w:val="hybridMultilevel"/>
    <w:tmpl w:val="A5BCCF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71CA1985"/>
    <w:multiLevelType w:val="hybridMultilevel"/>
    <w:tmpl w:val="628284E6"/>
    <w:lvl w:ilvl="0" w:tplc="BA142666">
      <w:start w:val="7"/>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2138837448">
    <w:abstractNumId w:val="5"/>
  </w:num>
  <w:num w:numId="2" w16cid:durableId="816579074">
    <w:abstractNumId w:val="0"/>
  </w:num>
  <w:num w:numId="3" w16cid:durableId="258948865">
    <w:abstractNumId w:val="3"/>
  </w:num>
  <w:num w:numId="4" w16cid:durableId="2080781672">
    <w:abstractNumId w:val="2"/>
  </w:num>
  <w:num w:numId="5" w16cid:durableId="1546673718">
    <w:abstractNumId w:val="4"/>
  </w:num>
  <w:num w:numId="6" w16cid:durableId="1472595152">
    <w:abstractNumId w:val="6"/>
  </w:num>
  <w:num w:numId="7" w16cid:durableId="6968548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694"/>
    <w:rsid w:val="0003212F"/>
    <w:rsid w:val="00035974"/>
    <w:rsid w:val="00053D7E"/>
    <w:rsid w:val="000A6CD6"/>
    <w:rsid w:val="000B6778"/>
    <w:rsid w:val="000D7B5F"/>
    <w:rsid w:val="000E076F"/>
    <w:rsid w:val="000E574F"/>
    <w:rsid w:val="00100389"/>
    <w:rsid w:val="00104D00"/>
    <w:rsid w:val="00113C60"/>
    <w:rsid w:val="00125101"/>
    <w:rsid w:val="00127944"/>
    <w:rsid w:val="00144D58"/>
    <w:rsid w:val="0018604C"/>
    <w:rsid w:val="00195DEE"/>
    <w:rsid w:val="001C3D99"/>
    <w:rsid w:val="001C55B3"/>
    <w:rsid w:val="001C60DB"/>
    <w:rsid w:val="001F1CB1"/>
    <w:rsid w:val="0021451F"/>
    <w:rsid w:val="00221F31"/>
    <w:rsid w:val="00226875"/>
    <w:rsid w:val="002320C3"/>
    <w:rsid w:val="002503CC"/>
    <w:rsid w:val="0026395F"/>
    <w:rsid w:val="00264BB2"/>
    <w:rsid w:val="00276EEA"/>
    <w:rsid w:val="002A3E76"/>
    <w:rsid w:val="002A451B"/>
    <w:rsid w:val="002A578F"/>
    <w:rsid w:val="002B24B4"/>
    <w:rsid w:val="002D6C96"/>
    <w:rsid w:val="00301FA9"/>
    <w:rsid w:val="00310E5C"/>
    <w:rsid w:val="00317BFE"/>
    <w:rsid w:val="00317C28"/>
    <w:rsid w:val="00336B61"/>
    <w:rsid w:val="00337271"/>
    <w:rsid w:val="00342E8E"/>
    <w:rsid w:val="00350FA4"/>
    <w:rsid w:val="00364E41"/>
    <w:rsid w:val="00377617"/>
    <w:rsid w:val="003841A5"/>
    <w:rsid w:val="00387401"/>
    <w:rsid w:val="00390997"/>
    <w:rsid w:val="00392985"/>
    <w:rsid w:val="00394188"/>
    <w:rsid w:val="003A0823"/>
    <w:rsid w:val="003B363C"/>
    <w:rsid w:val="003B44AE"/>
    <w:rsid w:val="003B7FAB"/>
    <w:rsid w:val="003C00A3"/>
    <w:rsid w:val="003C7B05"/>
    <w:rsid w:val="003D15E7"/>
    <w:rsid w:val="003D1651"/>
    <w:rsid w:val="003D478F"/>
    <w:rsid w:val="003F2E81"/>
    <w:rsid w:val="003F3919"/>
    <w:rsid w:val="0041739E"/>
    <w:rsid w:val="004230F1"/>
    <w:rsid w:val="00424F2B"/>
    <w:rsid w:val="00436481"/>
    <w:rsid w:val="004711F6"/>
    <w:rsid w:val="004B087D"/>
    <w:rsid w:val="004B5886"/>
    <w:rsid w:val="004C4441"/>
    <w:rsid w:val="004D2DED"/>
    <w:rsid w:val="00543DDC"/>
    <w:rsid w:val="00546F07"/>
    <w:rsid w:val="005604B5"/>
    <w:rsid w:val="005A0386"/>
    <w:rsid w:val="005B558E"/>
    <w:rsid w:val="005B7EBB"/>
    <w:rsid w:val="005D0038"/>
    <w:rsid w:val="005E67CC"/>
    <w:rsid w:val="00601B4B"/>
    <w:rsid w:val="006025EE"/>
    <w:rsid w:val="00626434"/>
    <w:rsid w:val="00674D97"/>
    <w:rsid w:val="00693D5B"/>
    <w:rsid w:val="006A08FE"/>
    <w:rsid w:val="006A1229"/>
    <w:rsid w:val="006B483D"/>
    <w:rsid w:val="006D2B35"/>
    <w:rsid w:val="00730C7B"/>
    <w:rsid w:val="00745C62"/>
    <w:rsid w:val="007566AE"/>
    <w:rsid w:val="0077091F"/>
    <w:rsid w:val="00783B50"/>
    <w:rsid w:val="0079047D"/>
    <w:rsid w:val="007A577E"/>
    <w:rsid w:val="007A60FF"/>
    <w:rsid w:val="007C0BC7"/>
    <w:rsid w:val="007D7D72"/>
    <w:rsid w:val="00813930"/>
    <w:rsid w:val="008278EF"/>
    <w:rsid w:val="00830CFB"/>
    <w:rsid w:val="00835596"/>
    <w:rsid w:val="008375B2"/>
    <w:rsid w:val="008510C3"/>
    <w:rsid w:val="00855228"/>
    <w:rsid w:val="00872BDA"/>
    <w:rsid w:val="00875632"/>
    <w:rsid w:val="008A47E7"/>
    <w:rsid w:val="008A4985"/>
    <w:rsid w:val="008A5A6B"/>
    <w:rsid w:val="008B53F0"/>
    <w:rsid w:val="008D1B79"/>
    <w:rsid w:val="008D4948"/>
    <w:rsid w:val="008E373E"/>
    <w:rsid w:val="008F7E4B"/>
    <w:rsid w:val="009026CC"/>
    <w:rsid w:val="00913F19"/>
    <w:rsid w:val="00952AE8"/>
    <w:rsid w:val="00963E77"/>
    <w:rsid w:val="00965410"/>
    <w:rsid w:val="009A2729"/>
    <w:rsid w:val="009C388D"/>
    <w:rsid w:val="009D37FB"/>
    <w:rsid w:val="009D4C58"/>
    <w:rsid w:val="009F5061"/>
    <w:rsid w:val="00A230F4"/>
    <w:rsid w:val="00A24A01"/>
    <w:rsid w:val="00A3246C"/>
    <w:rsid w:val="00A32F87"/>
    <w:rsid w:val="00A61E9C"/>
    <w:rsid w:val="00A81B2F"/>
    <w:rsid w:val="00A97B7D"/>
    <w:rsid w:val="00AA0E41"/>
    <w:rsid w:val="00AB1AE5"/>
    <w:rsid w:val="00AC7481"/>
    <w:rsid w:val="00AF6893"/>
    <w:rsid w:val="00B20974"/>
    <w:rsid w:val="00B27BCD"/>
    <w:rsid w:val="00B413D9"/>
    <w:rsid w:val="00B44810"/>
    <w:rsid w:val="00B53E5E"/>
    <w:rsid w:val="00B77395"/>
    <w:rsid w:val="00B80130"/>
    <w:rsid w:val="00B82D8C"/>
    <w:rsid w:val="00B91450"/>
    <w:rsid w:val="00BA3AC5"/>
    <w:rsid w:val="00BB0CC8"/>
    <w:rsid w:val="00BC0A50"/>
    <w:rsid w:val="00BC615B"/>
    <w:rsid w:val="00C16C38"/>
    <w:rsid w:val="00C2383D"/>
    <w:rsid w:val="00C31F68"/>
    <w:rsid w:val="00C42B37"/>
    <w:rsid w:val="00C45CA3"/>
    <w:rsid w:val="00C512E2"/>
    <w:rsid w:val="00C979F0"/>
    <w:rsid w:val="00CD1426"/>
    <w:rsid w:val="00CD1E4D"/>
    <w:rsid w:val="00CE19BF"/>
    <w:rsid w:val="00CE2490"/>
    <w:rsid w:val="00D14C1D"/>
    <w:rsid w:val="00D2712E"/>
    <w:rsid w:val="00D879C9"/>
    <w:rsid w:val="00DA2365"/>
    <w:rsid w:val="00DB4EAF"/>
    <w:rsid w:val="00DC4EB3"/>
    <w:rsid w:val="00DD57E8"/>
    <w:rsid w:val="00DE7745"/>
    <w:rsid w:val="00E41694"/>
    <w:rsid w:val="00E5200E"/>
    <w:rsid w:val="00E54198"/>
    <w:rsid w:val="00E5522F"/>
    <w:rsid w:val="00E57694"/>
    <w:rsid w:val="00E6457D"/>
    <w:rsid w:val="00E8199E"/>
    <w:rsid w:val="00E84F1A"/>
    <w:rsid w:val="00E85EB9"/>
    <w:rsid w:val="00E96AB3"/>
    <w:rsid w:val="00EB78B4"/>
    <w:rsid w:val="00ED0F20"/>
    <w:rsid w:val="00ED121B"/>
    <w:rsid w:val="00F32267"/>
    <w:rsid w:val="00F35977"/>
    <w:rsid w:val="00F4426B"/>
    <w:rsid w:val="00F51C31"/>
    <w:rsid w:val="00F65F31"/>
    <w:rsid w:val="00FB1D8D"/>
    <w:rsid w:val="00FE003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56376"/>
  <w15:chartTrackingRefBased/>
  <w15:docId w15:val="{3220E27E-0BBB-4B14-BED2-48854F30D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1FA9"/>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14:ligatures w14:val="none"/>
    </w:rPr>
  </w:style>
  <w:style w:type="paragraph" w:styleId="Heading2">
    <w:name w:val="heading 2"/>
    <w:basedOn w:val="Normal"/>
    <w:next w:val="Normal"/>
    <w:link w:val="Heading2Char"/>
    <w:uiPriority w:val="9"/>
    <w:unhideWhenUsed/>
    <w:qFormat/>
    <w:rsid w:val="00301FA9"/>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14:ligatures w14:val="none"/>
    </w:rPr>
  </w:style>
  <w:style w:type="paragraph" w:styleId="Heading3">
    <w:name w:val="heading 3"/>
    <w:basedOn w:val="Normal"/>
    <w:next w:val="Normal"/>
    <w:link w:val="Heading3Char"/>
    <w:uiPriority w:val="9"/>
    <w:unhideWhenUsed/>
    <w:qFormat/>
    <w:rsid w:val="0033727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A9"/>
    <w:rPr>
      <w:rFonts w:ascii="Arial" w:eastAsia="Times New Roman" w:hAnsi="Arial" w:cs="Times New Roman"/>
      <w:b/>
      <w:kern w:val="28"/>
      <w:sz w:val="28"/>
      <w:szCs w:val="24"/>
      <w14:ligatures w14:val="none"/>
    </w:rPr>
  </w:style>
  <w:style w:type="character" w:customStyle="1" w:styleId="Heading2Char">
    <w:name w:val="Heading 2 Char"/>
    <w:basedOn w:val="DefaultParagraphFont"/>
    <w:link w:val="Heading2"/>
    <w:uiPriority w:val="9"/>
    <w:rsid w:val="00301FA9"/>
    <w:rPr>
      <w:rFonts w:asciiTheme="majorHAnsi" w:eastAsiaTheme="majorEastAsia" w:hAnsiTheme="majorHAnsi" w:cstheme="majorBidi"/>
      <w:color w:val="2F5496" w:themeColor="accent1" w:themeShade="BF"/>
      <w:kern w:val="0"/>
      <w:sz w:val="26"/>
      <w:szCs w:val="26"/>
      <w14:ligatures w14:val="none"/>
    </w:rPr>
  </w:style>
  <w:style w:type="paragraph" w:styleId="NormalWeb">
    <w:name w:val="Normal (Web)"/>
    <w:basedOn w:val="Normal"/>
    <w:uiPriority w:val="99"/>
    <w:unhideWhenUsed/>
    <w:rsid w:val="00301FA9"/>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paragraph" w:styleId="Bibliography">
    <w:name w:val="Bibliography"/>
    <w:basedOn w:val="Normal"/>
    <w:next w:val="Normal"/>
    <w:uiPriority w:val="37"/>
    <w:unhideWhenUsed/>
    <w:rsid w:val="008E373E"/>
  </w:style>
  <w:style w:type="paragraph" w:styleId="ListParagraph">
    <w:name w:val="List Paragraph"/>
    <w:basedOn w:val="Normal"/>
    <w:uiPriority w:val="34"/>
    <w:qFormat/>
    <w:rsid w:val="00E41694"/>
    <w:pPr>
      <w:ind w:left="720"/>
      <w:contextualSpacing/>
    </w:pPr>
  </w:style>
  <w:style w:type="character" w:styleId="Hyperlink">
    <w:name w:val="Hyperlink"/>
    <w:basedOn w:val="DefaultParagraphFont"/>
    <w:uiPriority w:val="99"/>
    <w:semiHidden/>
    <w:unhideWhenUsed/>
    <w:rsid w:val="00CE2490"/>
    <w:rPr>
      <w:color w:val="0000FF"/>
      <w:u w:val="single"/>
    </w:rPr>
  </w:style>
  <w:style w:type="paragraph" w:styleId="HTMLPreformatted">
    <w:name w:val="HTML Preformatted"/>
    <w:basedOn w:val="Normal"/>
    <w:link w:val="HTMLPreformattedChar"/>
    <w:uiPriority w:val="99"/>
    <w:unhideWhenUsed/>
    <w:rsid w:val="007709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IE"/>
      <w14:ligatures w14:val="none"/>
    </w:rPr>
  </w:style>
  <w:style w:type="character" w:customStyle="1" w:styleId="HTMLPreformattedChar">
    <w:name w:val="HTML Preformatted Char"/>
    <w:basedOn w:val="DefaultParagraphFont"/>
    <w:link w:val="HTMLPreformatted"/>
    <w:uiPriority w:val="99"/>
    <w:rsid w:val="0077091F"/>
    <w:rPr>
      <w:rFonts w:ascii="Courier New" w:eastAsia="Times New Roman" w:hAnsi="Courier New" w:cs="Courier New"/>
      <w:kern w:val="0"/>
      <w:sz w:val="20"/>
      <w:szCs w:val="20"/>
      <w:lang w:eastAsia="en-IE"/>
      <w14:ligatures w14:val="none"/>
    </w:rPr>
  </w:style>
  <w:style w:type="character" w:customStyle="1" w:styleId="Heading3Char">
    <w:name w:val="Heading 3 Char"/>
    <w:basedOn w:val="DefaultParagraphFont"/>
    <w:link w:val="Heading3"/>
    <w:uiPriority w:val="9"/>
    <w:rsid w:val="00337271"/>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158157">
      <w:bodyDiv w:val="1"/>
      <w:marLeft w:val="0"/>
      <w:marRight w:val="0"/>
      <w:marTop w:val="0"/>
      <w:marBottom w:val="0"/>
      <w:divBdr>
        <w:top w:val="none" w:sz="0" w:space="0" w:color="auto"/>
        <w:left w:val="none" w:sz="0" w:space="0" w:color="auto"/>
        <w:bottom w:val="none" w:sz="0" w:space="0" w:color="auto"/>
        <w:right w:val="none" w:sz="0" w:space="0" w:color="auto"/>
      </w:divBdr>
    </w:div>
    <w:div w:id="1010840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hyperlink" Target="https://www.sciencedirect.com/topics/chemical-engineering/chemisorption" TargetMode="External"/><Relationship Id="rId7" Type="http://schemas.openxmlformats.org/officeDocument/2006/relationships/image" Target="media/image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hyperlink" Target="https://www.sciencedirect.com/topics/medicine-and-dentistry/multivariate-analysis" TargetMode="External"/><Relationship Id="rId1" Type="http://schemas.openxmlformats.org/officeDocument/2006/relationships/numbering" Target="numbering.xml"/><Relationship Id="rId6" Type="http://schemas.openxmlformats.org/officeDocument/2006/relationships/hyperlink" Target="https://ws.cso.ie/public/api.restful/PxStat.Data.Cube_API.ReadDataset/FY006B/XLSX/2007/en" TargetMode="External"/><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5"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fontTable" Target="fontTable.xml"/><Relationship Id="rId8" Type="http://schemas.openxmlformats.org/officeDocument/2006/relationships/image" Target="media/image3.png"/><Relationship Id="rId3" Type="http://schemas.openxmlformats.org/officeDocument/2006/relationships/settings" Target="setting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04</TotalTime>
  <Pages>39</Pages>
  <Words>38979</Words>
  <Characters>222182</Characters>
  <Application>Microsoft Office Word</Application>
  <DocSecurity>0</DocSecurity>
  <Lines>1851</Lines>
  <Paragraphs>5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dc:creator>
  <cp:keywords/>
  <dc:description/>
  <cp:lastModifiedBy>Rakesh K</cp:lastModifiedBy>
  <cp:revision>26</cp:revision>
  <dcterms:created xsi:type="dcterms:W3CDTF">2023-08-22T10:27:00Z</dcterms:created>
  <dcterms:modified xsi:type="dcterms:W3CDTF">2023-08-27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wcnjUon"/&gt;&lt;style id="http://www.zotero.org/styles/ieee" locale="en-US" hasBibliography="1" bibliographyStyleHasBeenSet="1"/&gt;&lt;prefs&gt;&lt;pref name="fieldType" value="Field"/&gt;&lt;/prefs&gt;&lt;/data&gt;</vt:lpwstr>
  </property>
</Properties>
</file>